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721B7FE6" w14:textId="276E07CD" w:rsidR="00E1322A" w:rsidRPr="00E1322A" w:rsidRDefault="00A34616"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EC0540">
        <w:rPr>
          <w:rFonts w:ascii="Times New Roman" w:hAnsi="Times New Roman" w:cs="Times New Roman"/>
          <w:sz w:val="24"/>
          <w:szCs w:val="24"/>
        </w:rPr>
        <w:t xml:space="preserve"> and</w:t>
      </w:r>
      <w:r w:rsidR="00504014">
        <w:rPr>
          <w:rFonts w:ascii="Times New Roman" w:hAnsi="Times New Roman" w:cs="Times New Roman"/>
          <w:sz w:val="24"/>
          <w:szCs w:val="24"/>
        </w:rPr>
        <w:t xml:space="preserve"> binge eating disorder (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disordered 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w:t>
      </w:r>
      <w:r w:rsidR="009C5D08">
        <w:rPr>
          <w:rFonts w:ascii="Times New Roman" w:hAnsi="Times New Roman" w:cs="Times New Roman"/>
          <w:sz w:val="24"/>
          <w:szCs w:val="24"/>
        </w:rPr>
        <w:lastRenderedPageBreak/>
        <w:t xml:space="preserve">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93B2D">
        <w:rPr>
          <w:rFonts w:ascii="Times New Roman" w:hAnsi="Times New Roman" w:cs="Times New Roman"/>
          <w:sz w:val="24"/>
          <w:szCs w:val="24"/>
        </w:rPr>
        <w:t>underpinned by</w:t>
      </w:r>
      <w:r w:rsidR="00230AFB">
        <w:rPr>
          <w:rFonts w:ascii="Times New Roman" w:hAnsi="Times New Roman" w:cs="Times New Roman"/>
          <w:sz w:val="24"/>
          <w:szCs w:val="24"/>
        </w:rPr>
        <w:t xml:space="preserve"> </w:t>
      </w:r>
      <w:r w:rsidR="002122CA">
        <w:rPr>
          <w:rFonts w:ascii="Times New Roman" w:hAnsi="Times New Roman" w:cs="Times New Roman"/>
          <w:sz w:val="24"/>
          <w:szCs w:val="24"/>
        </w:rPr>
        <w:t>high levels of</w:t>
      </w:r>
      <w:r w:rsidR="00292431">
        <w:rPr>
          <w:rFonts w:ascii="Times New Roman" w:hAnsi="Times New Roman" w:cs="Times New Roman"/>
          <w:sz w:val="24"/>
          <w:szCs w:val="24"/>
        </w:rPr>
        <w:t xml:space="preserve"> weight stigma and overvaluation of weight and shape among food insecure populations </w:t>
      </w:r>
      <w:r w:rsidR="00292431">
        <w:rPr>
          <w:rFonts w:ascii="Times New Roman" w:hAnsi="Times New Roman" w:cs="Times New Roman"/>
          <w:sz w:val="24"/>
          <w:szCs w:val="24"/>
        </w:rPr>
        <w:fldChar w:fldCharType="begin"/>
      </w:r>
      <w:r w:rsidR="002122CA">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92431">
        <w:rPr>
          <w:rFonts w:ascii="Times New Roman" w:hAnsi="Times New Roman" w:cs="Times New Roman"/>
          <w:sz w:val="24"/>
          <w:szCs w:val="24"/>
        </w:rPr>
        <w:fldChar w:fldCharType="separate"/>
      </w:r>
      <w:r w:rsidR="002122CA" w:rsidRPr="002122CA">
        <w:rPr>
          <w:rFonts w:ascii="Times New Roman" w:hAnsi="Times New Roman" w:cs="Times New Roman"/>
          <w:sz w:val="24"/>
        </w:rPr>
        <w:t>(Becker et al., 2017)</w:t>
      </w:r>
      <w:r w:rsidR="00292431">
        <w:rPr>
          <w:rFonts w:ascii="Times New Roman" w:hAnsi="Times New Roman" w:cs="Times New Roman"/>
          <w:sz w:val="24"/>
          <w:szCs w:val="24"/>
        </w:rPr>
        <w:fldChar w:fldCharType="end"/>
      </w:r>
      <w:r w:rsidR="001F2A65">
        <w:rPr>
          <w:rFonts w:ascii="Times New Roman" w:hAnsi="Times New Roman" w:cs="Times New Roman"/>
          <w:sz w:val="24"/>
          <w:szCs w:val="24"/>
        </w:rPr>
        <w:t>,</w:t>
      </w:r>
      <w:r w:rsidR="0021204E">
        <w:rPr>
          <w:rFonts w:ascii="Times New Roman" w:hAnsi="Times New Roman" w:cs="Times New Roman"/>
          <w:sz w:val="24"/>
          <w:szCs w:val="24"/>
        </w:rPr>
        <w:t xml:space="preserve"> or</w:t>
      </w:r>
      <w:r w:rsidR="001F2A65">
        <w:rPr>
          <w:rFonts w:ascii="Times New Roman" w:hAnsi="Times New Roman" w:cs="Times New Roman"/>
          <w:sz w:val="24"/>
          <w:szCs w:val="24"/>
        </w:rPr>
        <w:t xml:space="preserve"> 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115C2E">
        <w:rPr>
          <w:rFonts w:ascii="Times New Roman" w:hAnsi="Times New Roman" w:cs="Times New Roman"/>
          <w:sz w:val="24"/>
          <w:szCs w:val="24"/>
        </w:rPr>
        <w:t xml:space="preserve">Moreover, </w:t>
      </w:r>
      <w:r w:rsidR="00A5559F">
        <w:rPr>
          <w:rFonts w:ascii="Times New Roman" w:hAnsi="Times New Roman" w:cs="Times New Roman"/>
          <w:sz w:val="24"/>
          <w:szCs w:val="24"/>
        </w:rPr>
        <w:t xml:space="preserve">because </w:t>
      </w:r>
      <w:r w:rsidR="007314FE">
        <w:rPr>
          <w:rFonts w:ascii="Times New Roman" w:hAnsi="Times New Roman" w:cs="Times New Roman"/>
          <w:sz w:val="24"/>
          <w:szCs w:val="24"/>
        </w:rPr>
        <w:t xml:space="preserve">previous research </w:t>
      </w:r>
      <w:r w:rsidR="009B20E1">
        <w:rPr>
          <w:rFonts w:ascii="Times New Roman" w:hAnsi="Times New Roman" w:cs="Times New Roman"/>
          <w:sz w:val="24"/>
          <w:szCs w:val="24"/>
        </w:rPr>
        <w:t xml:space="preserve">on food insecurity and disordered eating </w:t>
      </w:r>
      <w:r w:rsidR="007314FE">
        <w:rPr>
          <w:rFonts w:ascii="Times New Roman" w:hAnsi="Times New Roman" w:cs="Times New Roman"/>
          <w:sz w:val="24"/>
          <w:szCs w:val="24"/>
        </w:rPr>
        <w:t xml:space="preserve">has largely been drawn from </w:t>
      </w:r>
      <w:r w:rsidR="00A5559F">
        <w:rPr>
          <w:rFonts w:ascii="Times New Roman" w:hAnsi="Times New Roman" w:cs="Times New Roman"/>
          <w:sz w:val="24"/>
          <w:szCs w:val="24"/>
        </w:rPr>
        <w:t>non-representative convenience samples,</w:t>
      </w:r>
      <w:r w:rsidR="009B20E1">
        <w:rPr>
          <w:rFonts w:ascii="Times New Roman" w:hAnsi="Times New Roman" w:cs="Times New Roman"/>
          <w:sz w:val="24"/>
          <w:szCs w:val="24"/>
        </w:rPr>
        <w:t xml:space="preserve"> it is unknown whether results are generalizable</w:t>
      </w:r>
      <w:r w:rsidR="000555DE">
        <w:rPr>
          <w:rFonts w:ascii="Times New Roman" w:hAnsi="Times New Roman" w:cs="Times New Roman"/>
          <w:sz w:val="24"/>
          <w:szCs w:val="24"/>
        </w:rPr>
        <w:t xml:space="preserve"> to the U.S. population overall.</w:t>
      </w:r>
      <w:r w:rsidR="00A5559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w:t>
      </w:r>
      <w:r w:rsidR="00D17113">
        <w:rPr>
          <w:rFonts w:ascii="Times New Roman" w:hAnsi="Times New Roman" w:cs="Times New Roman"/>
          <w:sz w:val="24"/>
          <w:szCs w:val="24"/>
        </w:rPr>
        <w:t xml:space="preserve">weight perception, and </w:t>
      </w:r>
      <w:r w:rsidR="006C704A">
        <w:rPr>
          <w:rFonts w:ascii="Times New Roman" w:hAnsi="Times New Roman" w:cs="Times New Roman"/>
          <w:sz w:val="24"/>
          <w:szCs w:val="24"/>
        </w:rPr>
        <w:t>current weight control behaviors</w:t>
      </w:r>
      <w:r w:rsidR="00D17113">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w:t>
      </w:r>
      <w:r>
        <w:rPr>
          <w:rFonts w:ascii="Times New Roman" w:hAnsi="Times New Roman" w:cs="Times New Roman"/>
          <w:sz w:val="24"/>
          <w:szCs w:val="24"/>
        </w:rPr>
        <w:lastRenderedPageBreak/>
        <w:t xml:space="preserve">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08270D9F"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waves of NHANES. Although data for later waves (2013 - 2014 and 2015 – 2016) are available, the structure of the questionnaire assessing weight perception changed somewhat between 2011 and 2013,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xml:space="preserve">) or </w:t>
      </w:r>
      <w:r w:rsidR="004054C0">
        <w:rPr>
          <w:rFonts w:ascii="Times New Roman" w:hAnsi="Times New Roman" w:cs="Times New Roman"/>
          <w:sz w:val="24"/>
          <w:szCs w:val="24"/>
        </w:rPr>
        <w:lastRenderedPageBreak/>
        <w:t>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Becker et al., 2017; Rasmusson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030D8A4F"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w:t>
      </w:r>
      <w:commentRangeStart w:id="0"/>
      <w:r>
        <w:rPr>
          <w:rFonts w:ascii="Times New Roman" w:hAnsi="Times New Roman" w:cs="Times New Roman"/>
          <w:sz w:val="24"/>
          <w:szCs w:val="24"/>
        </w:rPr>
        <w:t xml:space="preserve">had not tried to not gain weight </w:t>
      </w:r>
      <w:commentRangeEnd w:id="0"/>
      <w:r w:rsidR="005B0638">
        <w:rPr>
          <w:rStyle w:val="CommentReference"/>
        </w:rPr>
        <w:commentReference w:id="0"/>
      </w:r>
      <w:r>
        <w:rPr>
          <w:rFonts w:ascii="Times New Roman" w:hAnsi="Times New Roman" w:cs="Times New Roman"/>
          <w:sz w:val="24"/>
          <w:szCs w:val="24"/>
        </w:rPr>
        <w:t xml:space="preserve">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w:t>
      </w:r>
      <w:r>
        <w:rPr>
          <w:rFonts w:ascii="Times New Roman" w:hAnsi="Times New Roman" w:cs="Times New Roman"/>
          <w:sz w:val="24"/>
          <w:szCs w:val="24"/>
        </w:rPr>
        <w:lastRenderedPageBreak/>
        <w:t xml:space="preserve">about attempts to gain weight, individuals in the ‘none of the above’ category include </w:t>
      </w:r>
      <w:r w:rsidR="00D82B34">
        <w:rPr>
          <w:rFonts w:ascii="Times New Roman" w:hAnsi="Times New Roman" w:cs="Times New Roman"/>
          <w:sz w:val="24"/>
          <w:szCs w:val="24"/>
        </w:rPr>
        <w:t>individuals</w:t>
      </w:r>
      <w:r>
        <w:rPr>
          <w:rFonts w:ascii="Times New Roman" w:hAnsi="Times New Roman" w:cs="Times New Roman"/>
          <w:sz w:val="24"/>
          <w:szCs w:val="24"/>
        </w:rPr>
        <w:t xml:space="preserve"> who did not try to control their weight </w:t>
      </w:r>
      <w:r w:rsidR="007D1DEB">
        <w:rPr>
          <w:rFonts w:ascii="Times New Roman" w:hAnsi="Times New Roman" w:cs="Times New Roman"/>
          <w:sz w:val="24"/>
          <w:szCs w:val="24"/>
        </w:rPr>
        <w:t xml:space="preserve">and those </w:t>
      </w:r>
      <w:r w:rsidR="00387A58">
        <w:rPr>
          <w:rFonts w:ascii="Times New Roman" w:hAnsi="Times New Roman" w:cs="Times New Roman"/>
          <w:sz w:val="24"/>
          <w:szCs w:val="24"/>
        </w:rPr>
        <w:t>who</w:t>
      </w:r>
      <w:r>
        <w:rPr>
          <w:rFonts w:ascii="Times New Roman" w:hAnsi="Times New Roman" w:cs="Times New Roman"/>
          <w:sz w:val="24"/>
          <w:szCs w:val="24"/>
        </w:rPr>
        <w:t xml:space="preserve">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08BCF99E" w:rsidR="008A0315" w:rsidRPr="00C12EB4" w:rsidRDefault="00486034" w:rsidP="00FB0106">
      <w:pPr>
        <w:spacing w:line="480" w:lineRule="auto"/>
        <w:rPr>
          <w:rFonts w:ascii="Times New Roman" w:hAnsi="Times New Roman" w:cs="Times New Roman"/>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8773C9">
        <w:rPr>
          <w:rFonts w:ascii="Times New Roman" w:hAnsi="Times New Roman" w:cs="Times New Roman"/>
          <w:sz w:val="24"/>
          <w:szCs w:val="24"/>
        </w:rPr>
        <w:t>, while education was coded as high school degree or less, some college, and college degree or higher</w:t>
      </w:r>
      <w:r w:rsidR="00D71F67">
        <w:rPr>
          <w:rFonts w:ascii="Times New Roman" w:hAnsi="Times New Roman" w:cs="Times New Roman"/>
          <w:sz w:val="24"/>
          <w:szCs w:val="24"/>
        </w:rPr>
        <w:t>.</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29504E">
        <w:rPr>
          <w:rFonts w:ascii="Times New Roman" w:hAnsi="Times New Roman" w:cs="Times New Roman"/>
          <w:sz w:val="24"/>
          <w:szCs w:val="24"/>
        </w:rPr>
        <w:t xml:space="preserve">as </w:t>
      </w:r>
      <w:r w:rsidR="00322FF9">
        <w:rPr>
          <w:rFonts w:ascii="Times New Roman" w:hAnsi="Times New Roman" w:cs="Times New Roman"/>
          <w:sz w:val="24"/>
          <w:szCs w:val="24"/>
        </w:rPr>
        <w:t>20 – 29, 30 – 39, 40 – 49, and</w:t>
      </w:r>
      <w:r w:rsidR="003C7673">
        <w:rPr>
          <w:rFonts w:ascii="Times New Roman" w:hAnsi="Times New Roman" w:cs="Times New Roman"/>
          <w:sz w:val="24"/>
          <w:szCs w:val="24"/>
        </w:rPr>
        <w:t xml:space="preserve"> 50 – 59 years</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286DFB6" w14:textId="06F2A6B9" w:rsidR="00011DE2" w:rsidRPr="00011DE2" w:rsidRDefault="00011DE2" w:rsidP="00486034">
      <w:pPr>
        <w:spacing w:line="480" w:lineRule="auto"/>
        <w:rPr>
          <w:rFonts w:ascii="Times New Roman" w:hAnsi="Times New Roman" w:cs="Times New Roman"/>
          <w:sz w:val="24"/>
          <w:szCs w:val="24"/>
        </w:rPr>
      </w:pPr>
      <w:r>
        <w:rPr>
          <w:rFonts w:ascii="Times New Roman" w:hAnsi="Times New Roman" w:cs="Times New Roman"/>
          <w:sz w:val="24"/>
          <w:szCs w:val="24"/>
        </w:rPr>
        <w:t>____Descriptive stuff_____</w:t>
      </w:r>
    </w:p>
    <w:p w14:paraId="48BA8916" w14:textId="3057E907" w:rsidR="008809A3"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Pr>
          <w:rFonts w:ascii="Times New Roman" w:hAnsi="Times New Roman" w:cs="Times New Roman"/>
          <w:sz w:val="24"/>
          <w:szCs w:val="24"/>
        </w:rPr>
        <w:t xml:space="preserve">, we first constructed a matrix of pairwise </w:t>
      </w:r>
      <w:proofErr w:type="spellStart"/>
      <w:r>
        <w:rPr>
          <w:rFonts w:ascii="Times New Roman" w:hAnsi="Times New Roman" w:cs="Times New Roman"/>
          <w:sz w:val="24"/>
          <w:szCs w:val="24"/>
        </w:rPr>
        <w:t>polychoric</w:t>
      </w:r>
      <w:proofErr w:type="spellEnd"/>
      <w:r>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Pr>
          <w:rFonts w:ascii="Times New Roman" w:hAnsi="Times New Roman" w:cs="Times New Roman"/>
          <w:sz w:val="24"/>
          <w:szCs w:val="24"/>
        </w:rPr>
        <w:t xml:space="preserve">. In Model 2, we adjusted for </w:t>
      </w:r>
      <w:r w:rsidR="008A3C42">
        <w:rPr>
          <w:rFonts w:ascii="Times New Roman" w:hAnsi="Times New Roman" w:cs="Times New Roman"/>
          <w:sz w:val="24"/>
          <w:szCs w:val="24"/>
        </w:rPr>
        <w:t>age category, education</w:t>
      </w:r>
      <w:r>
        <w:rPr>
          <w:rFonts w:ascii="Times New Roman" w:hAnsi="Times New Roman" w:cs="Times New Roman"/>
          <w:sz w:val="24"/>
          <w:szCs w:val="24"/>
        </w:rPr>
        <w:t xml:space="preserve"> </w:t>
      </w:r>
      <w:r w:rsidR="008A3C42">
        <w:rPr>
          <w:rFonts w:ascii="Times New Roman" w:hAnsi="Times New Roman" w:cs="Times New Roman"/>
          <w:sz w:val="24"/>
          <w:szCs w:val="24"/>
        </w:rPr>
        <w:t xml:space="preserve">and </w:t>
      </w:r>
      <w:r w:rsidR="008A3C42" w:rsidRPr="008A3C42">
        <w:rPr>
          <w:rFonts w:ascii="Times New Roman" w:hAnsi="Times New Roman" w:cs="Times New Roman"/>
          <w:sz w:val="24"/>
          <w:szCs w:val="24"/>
          <w:highlight w:val="yellow"/>
        </w:rPr>
        <w:t>__race or sex___</w:t>
      </w:r>
      <w:r w:rsidRPr="008A3C42">
        <w:rPr>
          <w:rFonts w:ascii="Times New Roman" w:hAnsi="Times New Roman" w:cs="Times New Roman"/>
          <w:sz w:val="24"/>
          <w:szCs w:val="24"/>
          <w:highlight w:val="yellow"/>
        </w:rPr>
        <w:t>,</w:t>
      </w:r>
      <w:r>
        <w:rPr>
          <w:rFonts w:ascii="Times New Roman" w:hAnsi="Times New Roman" w:cs="Times New Roman"/>
          <w:sz w:val="24"/>
          <w:szCs w:val="24"/>
        </w:rPr>
        <w:t xml:space="preserve"> and in Model 3 further adjusted for </w:t>
      </w:r>
      <w:r w:rsidR="00E735D6">
        <w:rPr>
          <w:rFonts w:ascii="Times New Roman" w:hAnsi="Times New Roman" w:cs="Times New Roman"/>
          <w:sz w:val="24"/>
          <w:szCs w:val="24"/>
        </w:rPr>
        <w:t>BMI category</w:t>
      </w:r>
      <w:r>
        <w:rPr>
          <w:rFonts w:ascii="Times New Roman" w:hAnsi="Times New Roman" w:cs="Times New Roman"/>
          <w:sz w:val="24"/>
          <w:szCs w:val="24"/>
        </w:rPr>
        <w:t>.</w:t>
      </w:r>
      <w:r w:rsidR="00FA3D42">
        <w:rPr>
          <w:rFonts w:ascii="Times New Roman" w:hAnsi="Times New Roman" w:cs="Times New Roman"/>
          <w:sz w:val="24"/>
          <w:szCs w:val="24"/>
        </w:rPr>
        <w:t xml:space="preserve"> </w:t>
      </w:r>
      <w:r w:rsidR="00F01975">
        <w:rPr>
          <w:rFonts w:ascii="Times New Roman" w:hAnsi="Times New Roman" w:cs="Times New Roman"/>
          <w:sz w:val="24"/>
          <w:szCs w:val="24"/>
        </w:rPr>
        <w:t>To accommodate potential effect modification, w</w:t>
      </w:r>
      <w:r>
        <w:rPr>
          <w:rFonts w:ascii="Times New Roman" w:hAnsi="Times New Roman" w:cs="Times New Roman"/>
          <w:sz w:val="24"/>
          <w:szCs w:val="24"/>
        </w:rPr>
        <w:t>e fit models separately by s</w:t>
      </w:r>
      <w:bookmarkStart w:id="1" w:name="_GoBack"/>
      <w:bookmarkEnd w:id="1"/>
      <w:r>
        <w:rPr>
          <w:rFonts w:ascii="Times New Roman" w:hAnsi="Times New Roman" w:cs="Times New Roman"/>
          <w:sz w:val="24"/>
          <w:szCs w:val="24"/>
        </w:rPr>
        <w:t>ex, and, given the complex sampling methodology of NHANES, all analyses were adjusted for survey design.</w:t>
      </w:r>
    </w:p>
    <w:p w14:paraId="20B7BDEE" w14:textId="6402566D"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Data management and analysis were performed in R, version 3.6.1, and RStudio, version 1.2.5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Pr>
          <w:rFonts w:ascii="Times New Roman" w:hAnsi="Times New Roman" w:cs="Times New Roman"/>
          <w:sz w:val="24"/>
          <w:szCs w:val="24"/>
        </w:rPr>
        <w:fldChar w:fldCharType="separate"/>
      </w:r>
      <w:r w:rsidRPr="00A56CAF">
        <w:rPr>
          <w:rFonts w:ascii="Times New Roman" w:hAnsi="Times New Roman" w:cs="Times New Roman"/>
          <w:sz w:val="24"/>
        </w:rPr>
        <w:t>(R Core Team, 201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r w:rsidRPr="00253732">
        <w:rPr>
          <w:rFonts w:ascii="Times New Roman" w:hAnsi="Times New Roman" w:cs="Times New Roman"/>
          <w:sz w:val="24"/>
          <w:szCs w:val="24"/>
        </w:rPr>
        <w:t>RNHA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Pr>
          <w:rFonts w:ascii="Times New Roman" w:hAnsi="Times New Roman" w:cs="Times New Roman"/>
          <w:sz w:val="24"/>
          <w:szCs w:val="24"/>
        </w:rPr>
        <w:fldChar w:fldCharType="separate"/>
      </w:r>
      <w:r w:rsidRPr="006326CE">
        <w:rPr>
          <w:rFonts w:ascii="Times New Roman" w:hAnsi="Times New Roman" w:cs="Times New Roman"/>
          <w:sz w:val="24"/>
        </w:rPr>
        <w:t>(</w:t>
      </w:r>
      <w:proofErr w:type="spellStart"/>
      <w:r w:rsidRPr="006326CE">
        <w:rPr>
          <w:rFonts w:ascii="Times New Roman" w:hAnsi="Times New Roman" w:cs="Times New Roman"/>
          <w:sz w:val="24"/>
        </w:rPr>
        <w:t>Susmann</w:t>
      </w:r>
      <w:proofErr w:type="spellEnd"/>
      <w:r w:rsidRPr="006326CE">
        <w:rPr>
          <w:rFonts w:ascii="Times New Roman" w:hAnsi="Times New Roman" w:cs="Times New Roman"/>
          <w:sz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253732">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szCs w:val="24"/>
        </w:rPr>
        <w:t>(Wickham, Francois, Henry, &amp; Mülle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 </w:t>
      </w:r>
      <w:r>
        <w:rPr>
          <w:rFonts w:ascii="Times New Roman" w:hAnsi="Times New Roman" w:cs="Times New Roman"/>
          <w:sz w:val="24"/>
          <w:szCs w:val="24"/>
        </w:rPr>
        <w:t xml:space="preserve">packages for data management, the </w:t>
      </w:r>
      <w:r w:rsidRPr="00253732">
        <w:rPr>
          <w:rFonts w:ascii="Times New Roman" w:hAnsi="Times New Roman" w:cs="Times New Roman"/>
          <w:sz w:val="24"/>
          <w:szCs w:val="24"/>
        </w:rPr>
        <w:t>survey</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Pr>
          <w:rFonts w:ascii="Times New Roman" w:hAnsi="Times New Roman" w:cs="Times New Roman"/>
          <w:sz w:val="24"/>
          <w:szCs w:val="24"/>
        </w:rPr>
        <w:fldChar w:fldCharType="separate"/>
      </w:r>
      <w:r w:rsidRPr="00ED01A4">
        <w:rPr>
          <w:rFonts w:ascii="Times New Roman" w:hAnsi="Times New Roman" w:cs="Times New Roman"/>
          <w:sz w:val="24"/>
        </w:rPr>
        <w:t>(Lumley, 2004)</w:t>
      </w:r>
      <w:r>
        <w:rPr>
          <w:rFonts w:ascii="Times New Roman" w:hAnsi="Times New Roman" w:cs="Times New Roman"/>
          <w:sz w:val="24"/>
          <w:szCs w:val="24"/>
        </w:rPr>
        <w:fldChar w:fldCharType="end"/>
      </w:r>
      <w:r>
        <w:rPr>
          <w:rFonts w:ascii="Times New Roman" w:hAnsi="Times New Roman" w:cs="Times New Roman"/>
          <w:sz w:val="24"/>
          <w:szCs w:val="24"/>
        </w:rPr>
        <w:t xml:space="preserve"> for design-based analyses and the </w:t>
      </w:r>
      <w:proofErr w:type="spellStart"/>
      <w:r w:rsidRPr="00253732">
        <w:rPr>
          <w:rFonts w:ascii="Times New Roman" w:hAnsi="Times New Roman" w:cs="Times New Roman"/>
          <w:sz w:val="24"/>
          <w:szCs w:val="24"/>
        </w:rPr>
        <w:t>nnet</w:t>
      </w:r>
      <w:proofErr w:type="spellEnd"/>
      <w:r>
        <w:rPr>
          <w:rFonts w:ascii="Times New Roman" w:hAnsi="Times New Roman" w:cs="Times New Roman"/>
          <w:i/>
          <w:iCs/>
          <w:sz w:val="24"/>
          <w:szCs w:val="24"/>
        </w:rPr>
        <w:t xml:space="preserve"> </w:t>
      </w:r>
      <w:r w:rsidRPr="003A2D8F">
        <w:rPr>
          <w:rFonts w:ascii="Times New Roman" w:hAnsi="Times New Roman" w:cs="Times New Roman"/>
          <w:sz w:val="24"/>
          <w:szCs w:val="24"/>
        </w:rPr>
        <w:t xml:space="preserve">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2VKUHO","properties":{"formattedCitation":"(Ripley &amp; Venables, 2016)","plainCitation":"(Ripley &amp; Venables, 2016)","noteIndex":0},"citationItems":[{"id":1114,"uris":["http://zotero.org/users/5917738/items/XDAP33TB"],"uri":["http://zotero.org/users/5917738/items/XDAP33TB"],"itemData":{"id":1114,"type":"book","title":"nnet","URL":"ftp://mi.mirror.garr.it/mirrors/CRAN/web/packages/nnet/nnet.pdf","version":"7.3-12","author":[{"family":"Ripley","given":"Brian"},{"family":"Venables","given":"William"}],"issued":{"date-parts":[["2016"]]}}}],"schema":"https://github.com/citation-style-language/schema/raw/master/csl-citation.json"} </w:instrText>
      </w:r>
      <w:r>
        <w:rPr>
          <w:rFonts w:ascii="Times New Roman" w:hAnsi="Times New Roman" w:cs="Times New Roman"/>
          <w:sz w:val="24"/>
          <w:szCs w:val="24"/>
        </w:rPr>
        <w:fldChar w:fldCharType="separate"/>
      </w:r>
      <w:r w:rsidRPr="008A02C5">
        <w:rPr>
          <w:rFonts w:ascii="Times New Roman" w:hAnsi="Times New Roman" w:cs="Times New Roman"/>
          <w:sz w:val="24"/>
        </w:rPr>
        <w:t>(Ripley &amp; Venable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A2D8F">
        <w:rPr>
          <w:rFonts w:ascii="Times New Roman" w:hAnsi="Times New Roman" w:cs="Times New Roman"/>
          <w:sz w:val="24"/>
          <w:szCs w:val="24"/>
        </w:rPr>
        <w:t>for</w:t>
      </w:r>
      <w:r>
        <w:rPr>
          <w:rFonts w:ascii="Times New Roman" w:hAnsi="Times New Roman" w:cs="Times New Roman"/>
          <w:sz w:val="24"/>
          <w:szCs w:val="24"/>
        </w:rPr>
        <w:t xml:space="preserve"> multinomial logistic regression.</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2101B93" w14:textId="77777777" w:rsidR="00907227" w:rsidRPr="00907227" w:rsidRDefault="00486034" w:rsidP="00907227">
      <w:pPr>
        <w:pStyle w:val="Bibliography"/>
        <w:rPr>
          <w:rFonts w:ascii="Times New Roman" w:hAnsi="Times New Roman" w:cs="Times New Roman"/>
          <w:sz w:val="24"/>
        </w:rPr>
      </w:pPr>
      <w:r>
        <w:fldChar w:fldCharType="begin"/>
      </w:r>
      <w:r w:rsidR="00907227">
        <w:instrText xml:space="preserve"> ADDIN ZOTERO_BIBL {"uncited":[],"omitted":[],"custom":[]} CSL_BIBLIOGRAPHY </w:instrText>
      </w:r>
      <w:r>
        <w:fldChar w:fldCharType="separate"/>
      </w:r>
      <w:r w:rsidR="00907227" w:rsidRPr="00907227">
        <w:rPr>
          <w:rFonts w:ascii="Times New Roman" w:hAnsi="Times New Roman" w:cs="Times New Roman"/>
          <w:sz w:val="24"/>
        </w:rPr>
        <w:t xml:space="preserve">Becker, C. B., Middlemass, K., Johnson, C., Taylor, B., Gomez, F., &amp; Sutherland, A. (2018). Traumatic event exposure associated with increased food insecurity and eating disorder pathology. </w:t>
      </w:r>
      <w:r w:rsidR="00907227" w:rsidRPr="00907227">
        <w:rPr>
          <w:rFonts w:ascii="Times New Roman" w:hAnsi="Times New Roman" w:cs="Times New Roman"/>
          <w:i/>
          <w:iCs/>
          <w:sz w:val="24"/>
        </w:rPr>
        <w:t>Public Health Nutrition</w:t>
      </w:r>
      <w:r w:rsidR="00907227" w:rsidRPr="00907227">
        <w:rPr>
          <w:rFonts w:ascii="Times New Roman" w:hAnsi="Times New Roman" w:cs="Times New Roman"/>
          <w:sz w:val="24"/>
        </w:rPr>
        <w:t xml:space="preserve">, </w:t>
      </w:r>
      <w:r w:rsidR="00907227" w:rsidRPr="00907227">
        <w:rPr>
          <w:rFonts w:ascii="Times New Roman" w:hAnsi="Times New Roman" w:cs="Times New Roman"/>
          <w:i/>
          <w:iCs/>
          <w:sz w:val="24"/>
        </w:rPr>
        <w:t>21</w:t>
      </w:r>
      <w:r w:rsidR="00907227" w:rsidRPr="00907227">
        <w:rPr>
          <w:rFonts w:ascii="Times New Roman" w:hAnsi="Times New Roman" w:cs="Times New Roman"/>
          <w:sz w:val="24"/>
        </w:rPr>
        <w:t>(16), 3058–3066. doi: 10.1017/S1368980018001738</w:t>
      </w:r>
    </w:p>
    <w:p w14:paraId="3EFE92DF"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M., Gomez, F., &amp; Martinez-Abrego, A. (2019). Eating Disorder Pathology Among Individuals Living With Food Insecurity: A Replication Study. </w:t>
      </w:r>
      <w:r w:rsidRPr="00907227">
        <w:rPr>
          <w:rFonts w:ascii="Times New Roman" w:hAnsi="Times New Roman" w:cs="Times New Roman"/>
          <w:i/>
          <w:iCs/>
          <w:sz w:val="24"/>
        </w:rPr>
        <w:t>Clinical Psychological Science</w:t>
      </w:r>
      <w:r w:rsidRPr="00907227">
        <w:rPr>
          <w:rFonts w:ascii="Times New Roman" w:hAnsi="Times New Roman" w:cs="Times New Roman"/>
          <w:sz w:val="24"/>
        </w:rPr>
        <w:t xml:space="preserve">, </w:t>
      </w:r>
      <w:r w:rsidRPr="00907227">
        <w:rPr>
          <w:rFonts w:ascii="Times New Roman" w:hAnsi="Times New Roman" w:cs="Times New Roman"/>
          <w:i/>
          <w:iCs/>
          <w:sz w:val="24"/>
        </w:rPr>
        <w:t>7</w:t>
      </w:r>
      <w:r w:rsidRPr="00907227">
        <w:rPr>
          <w:rFonts w:ascii="Times New Roman" w:hAnsi="Times New Roman" w:cs="Times New Roman"/>
          <w:sz w:val="24"/>
        </w:rPr>
        <w:t>(5), 1144–1158. doi: 10.1177/2167702619851811</w:t>
      </w:r>
    </w:p>
    <w:p w14:paraId="47553E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Taylor, B., Johnson, C., &amp; Gomez, F. (2017). Food insecurity and eating disorder patholog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0</w:t>
      </w:r>
      <w:r w:rsidRPr="00907227">
        <w:rPr>
          <w:rFonts w:ascii="Times New Roman" w:hAnsi="Times New Roman" w:cs="Times New Roman"/>
          <w:sz w:val="24"/>
        </w:rPr>
        <w:t>(9), 1031–1040. doi: 10.1002/eat.22735</w:t>
      </w:r>
    </w:p>
    <w:p w14:paraId="2C5AA56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ickel, G., Mark, N., Cristofer, P., William, H., &amp; John, C. (2000). </w:t>
      </w:r>
      <w:r w:rsidRPr="00907227">
        <w:rPr>
          <w:rFonts w:ascii="Times New Roman" w:hAnsi="Times New Roman" w:cs="Times New Roman"/>
          <w:i/>
          <w:iCs/>
          <w:sz w:val="24"/>
        </w:rPr>
        <w:t>Guide to Measuring Household Food Security, Revised March 2000</w:t>
      </w:r>
      <w:r w:rsidRPr="00907227">
        <w:rPr>
          <w:rFonts w:ascii="Times New Roman" w:hAnsi="Times New Roman" w:cs="Times New Roman"/>
          <w:sz w:val="24"/>
        </w:rPr>
        <w:t>.</w:t>
      </w:r>
    </w:p>
    <w:p w14:paraId="2C88C5A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astellari, E., Cotti, C., Gordanier, J., &amp; Ozturk, O. (2017). Does the Timing of Food Stamp Distribution Matter? A Panel-Data Analysis of Monthly Purchasing Patterns of US Households. </w:t>
      </w:r>
      <w:r w:rsidRPr="00907227">
        <w:rPr>
          <w:rFonts w:ascii="Times New Roman" w:hAnsi="Times New Roman" w:cs="Times New Roman"/>
          <w:i/>
          <w:iCs/>
          <w:sz w:val="24"/>
        </w:rPr>
        <w:t>Health Economics</w:t>
      </w:r>
      <w:r w:rsidRPr="00907227">
        <w:rPr>
          <w:rFonts w:ascii="Times New Roman" w:hAnsi="Times New Roman" w:cs="Times New Roman"/>
          <w:sz w:val="24"/>
        </w:rPr>
        <w:t xml:space="preserve">, </w:t>
      </w:r>
      <w:r w:rsidRPr="00907227">
        <w:rPr>
          <w:rFonts w:ascii="Times New Roman" w:hAnsi="Times New Roman" w:cs="Times New Roman"/>
          <w:i/>
          <w:iCs/>
          <w:sz w:val="24"/>
        </w:rPr>
        <w:t>26</w:t>
      </w:r>
      <w:r w:rsidRPr="00907227">
        <w:rPr>
          <w:rFonts w:ascii="Times New Roman" w:hAnsi="Times New Roman" w:cs="Times New Roman"/>
          <w:sz w:val="24"/>
        </w:rPr>
        <w:t>(11), 1380–1393. doi: 10.1002/hec.3428</w:t>
      </w:r>
    </w:p>
    <w:p w14:paraId="1612571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oleman-Jensen, A., Rabbitt, M. P., Gregory, C., &amp; Singh, A. (2018). </w:t>
      </w:r>
      <w:r w:rsidRPr="00907227">
        <w:rPr>
          <w:rFonts w:ascii="Times New Roman" w:hAnsi="Times New Roman" w:cs="Times New Roman"/>
          <w:i/>
          <w:iCs/>
          <w:sz w:val="24"/>
        </w:rPr>
        <w:t>Household Food Security in the United States in 2018</w:t>
      </w:r>
      <w:r w:rsidRPr="00907227">
        <w:rPr>
          <w:rFonts w:ascii="Times New Roman" w:hAnsi="Times New Roman" w:cs="Times New Roman"/>
          <w:sz w:val="24"/>
        </w:rPr>
        <w:t>. 47.</w:t>
      </w:r>
    </w:p>
    <w:p w14:paraId="58A46154"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urtin, L. R., Mohadjer, L. K., Dohrmann, S. M., Kruszon-Moran, D., Mirel, L. B., Carroll, M., … Johnson, C. L. (2013). National Health and Nutrition Examination Survey: Sample design, 2007-2010. </w:t>
      </w:r>
      <w:r w:rsidRPr="00907227">
        <w:rPr>
          <w:rFonts w:ascii="Times New Roman" w:hAnsi="Times New Roman" w:cs="Times New Roman"/>
          <w:i/>
          <w:iCs/>
          <w:sz w:val="24"/>
        </w:rPr>
        <w:t>Vital and Health Statistics. Series 2, Data Evaluation and Methods Research</w:t>
      </w:r>
      <w:r w:rsidRPr="00907227">
        <w:rPr>
          <w:rFonts w:ascii="Times New Roman" w:hAnsi="Times New Roman" w:cs="Times New Roman"/>
          <w:sz w:val="24"/>
        </w:rPr>
        <w:t>, (160), 1–23.</w:t>
      </w:r>
    </w:p>
    <w:p w14:paraId="3536A80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Dinour, L. M., Bergen, D., &amp; Yeh, M.-C. (2007). The Food Insecurity–Obesity Paradox: A Review of the Literature and the Role Food Stamps May Play. </w:t>
      </w:r>
      <w:r w:rsidRPr="00907227">
        <w:rPr>
          <w:rFonts w:ascii="Times New Roman" w:hAnsi="Times New Roman" w:cs="Times New Roman"/>
          <w:i/>
          <w:iCs/>
          <w:sz w:val="24"/>
        </w:rPr>
        <w:t>Journal of the American Dietetic Association</w:t>
      </w:r>
      <w:r w:rsidRPr="00907227">
        <w:rPr>
          <w:rFonts w:ascii="Times New Roman" w:hAnsi="Times New Roman" w:cs="Times New Roman"/>
          <w:sz w:val="24"/>
        </w:rPr>
        <w:t xml:space="preserve">, </w:t>
      </w:r>
      <w:r w:rsidRPr="00907227">
        <w:rPr>
          <w:rFonts w:ascii="Times New Roman" w:hAnsi="Times New Roman" w:cs="Times New Roman"/>
          <w:i/>
          <w:iCs/>
          <w:sz w:val="24"/>
        </w:rPr>
        <w:t>107</w:t>
      </w:r>
      <w:r w:rsidRPr="00907227">
        <w:rPr>
          <w:rFonts w:ascii="Times New Roman" w:hAnsi="Times New Roman" w:cs="Times New Roman"/>
          <w:sz w:val="24"/>
        </w:rPr>
        <w:t>(11), 1952–1961. doi: 10.1016/j.jada.2007.08.006</w:t>
      </w:r>
    </w:p>
    <w:p w14:paraId="0CD936E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Drewnowski, A. (2004). Obesity and the food environment: Dietary energy density and diet costs. </w:t>
      </w:r>
      <w:r w:rsidRPr="00907227">
        <w:rPr>
          <w:rFonts w:ascii="Times New Roman" w:hAnsi="Times New Roman" w:cs="Times New Roman"/>
          <w:i/>
          <w:iCs/>
          <w:sz w:val="24"/>
        </w:rPr>
        <w:t>American Journal of Preventive Medicine</w:t>
      </w:r>
      <w:r w:rsidRPr="00907227">
        <w:rPr>
          <w:rFonts w:ascii="Times New Roman" w:hAnsi="Times New Roman" w:cs="Times New Roman"/>
          <w:sz w:val="24"/>
        </w:rPr>
        <w:t xml:space="preserve">, </w:t>
      </w:r>
      <w:r w:rsidRPr="00907227">
        <w:rPr>
          <w:rFonts w:ascii="Times New Roman" w:hAnsi="Times New Roman" w:cs="Times New Roman"/>
          <w:i/>
          <w:iCs/>
          <w:sz w:val="24"/>
        </w:rPr>
        <w:t>27</w:t>
      </w:r>
      <w:r w:rsidRPr="00907227">
        <w:rPr>
          <w:rFonts w:ascii="Times New Roman" w:hAnsi="Times New Roman" w:cs="Times New Roman"/>
          <w:sz w:val="24"/>
        </w:rPr>
        <w:t>(3), 154–162.</w:t>
      </w:r>
    </w:p>
    <w:p w14:paraId="041C7A1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Franklin, B., Jones, A., Love, D., Puckett, S., Macklin, J., &amp; White-Means, S. (2012). EXPLORING MEDIATORS OF FOOD INSECURITY AND OBESITY: A REVIEW OF RECENT LITERATURE. </w:t>
      </w:r>
      <w:r w:rsidRPr="00907227">
        <w:rPr>
          <w:rFonts w:ascii="Times New Roman" w:hAnsi="Times New Roman" w:cs="Times New Roman"/>
          <w:i/>
          <w:iCs/>
          <w:sz w:val="24"/>
        </w:rPr>
        <w:t>Journal of Community Health</w:t>
      </w:r>
      <w:r w:rsidRPr="00907227">
        <w:rPr>
          <w:rFonts w:ascii="Times New Roman" w:hAnsi="Times New Roman" w:cs="Times New Roman"/>
          <w:sz w:val="24"/>
        </w:rPr>
        <w:t xml:space="preserve">, </w:t>
      </w:r>
      <w:r w:rsidRPr="00907227">
        <w:rPr>
          <w:rFonts w:ascii="Times New Roman" w:hAnsi="Times New Roman" w:cs="Times New Roman"/>
          <w:i/>
          <w:iCs/>
          <w:sz w:val="24"/>
        </w:rPr>
        <w:t>37</w:t>
      </w:r>
      <w:r w:rsidRPr="00907227">
        <w:rPr>
          <w:rFonts w:ascii="Times New Roman" w:hAnsi="Times New Roman" w:cs="Times New Roman"/>
          <w:sz w:val="24"/>
        </w:rPr>
        <w:t>(1), 253–264. doi: 10.1007/s10900-011-9420-4</w:t>
      </w:r>
    </w:p>
    <w:p w14:paraId="538477F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ooding, H. C., Walls, C. E., &amp; Richmond, T. K. (2012). Food Insecurity and Increased BMI in Young Adult Women. </w:t>
      </w:r>
      <w:r w:rsidRPr="00907227">
        <w:rPr>
          <w:rFonts w:ascii="Times New Roman" w:hAnsi="Times New Roman" w:cs="Times New Roman"/>
          <w:i/>
          <w:iCs/>
          <w:sz w:val="24"/>
        </w:rPr>
        <w:t>Obesity</w:t>
      </w:r>
      <w:r w:rsidRPr="00907227">
        <w:rPr>
          <w:rFonts w:ascii="Times New Roman" w:hAnsi="Times New Roman" w:cs="Times New Roman"/>
          <w:sz w:val="24"/>
        </w:rPr>
        <w:t xml:space="preserve">, </w:t>
      </w:r>
      <w:r w:rsidRPr="00907227">
        <w:rPr>
          <w:rFonts w:ascii="Times New Roman" w:hAnsi="Times New Roman" w:cs="Times New Roman"/>
          <w:i/>
          <w:iCs/>
          <w:sz w:val="24"/>
        </w:rPr>
        <w:t>20</w:t>
      </w:r>
      <w:r w:rsidRPr="00907227">
        <w:rPr>
          <w:rFonts w:ascii="Times New Roman" w:hAnsi="Times New Roman" w:cs="Times New Roman"/>
          <w:sz w:val="24"/>
        </w:rPr>
        <w:t>(9), 1896–1901. doi: 10.1038/oby.2011.233</w:t>
      </w:r>
    </w:p>
    <w:p w14:paraId="1BFBB7C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undersen, C., &amp; Ziliak, J. P. (2018). Food Insecurity Research in the United States: Where We Have Been and Where We Need to Go. </w:t>
      </w:r>
      <w:r w:rsidRPr="00907227">
        <w:rPr>
          <w:rFonts w:ascii="Times New Roman" w:hAnsi="Times New Roman" w:cs="Times New Roman"/>
          <w:i/>
          <w:iCs/>
          <w:sz w:val="24"/>
        </w:rPr>
        <w:t>Applied Economic Perspectives and Policy</w:t>
      </w:r>
      <w:r w:rsidRPr="00907227">
        <w:rPr>
          <w:rFonts w:ascii="Times New Roman" w:hAnsi="Times New Roman" w:cs="Times New Roman"/>
          <w:sz w:val="24"/>
        </w:rPr>
        <w:t xml:space="preserve">, </w:t>
      </w:r>
      <w:r w:rsidRPr="00907227">
        <w:rPr>
          <w:rFonts w:ascii="Times New Roman" w:hAnsi="Times New Roman" w:cs="Times New Roman"/>
          <w:i/>
          <w:iCs/>
          <w:sz w:val="24"/>
        </w:rPr>
        <w:t>40</w:t>
      </w:r>
      <w:r w:rsidRPr="00907227">
        <w:rPr>
          <w:rFonts w:ascii="Times New Roman" w:hAnsi="Times New Roman" w:cs="Times New Roman"/>
          <w:sz w:val="24"/>
        </w:rPr>
        <w:t>(1), 119–135. doi: 10.1093/aepp/ppx058</w:t>
      </w:r>
    </w:p>
    <w:p w14:paraId="22C6B7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ernandez, D. C., Reesor, L. M., &amp; Murillo, R. (2017). Food insecurity and adult overweight/obesity: Gender and race/ethnic disparities. </w:t>
      </w:r>
      <w:r w:rsidRPr="00907227">
        <w:rPr>
          <w:rFonts w:ascii="Times New Roman" w:hAnsi="Times New Roman" w:cs="Times New Roman"/>
          <w:i/>
          <w:iCs/>
          <w:sz w:val="24"/>
        </w:rPr>
        <w:t>Appetite</w:t>
      </w:r>
      <w:r w:rsidRPr="00907227">
        <w:rPr>
          <w:rFonts w:ascii="Times New Roman" w:hAnsi="Times New Roman" w:cs="Times New Roman"/>
          <w:sz w:val="24"/>
        </w:rPr>
        <w:t xml:space="preserve">, </w:t>
      </w:r>
      <w:r w:rsidRPr="00907227">
        <w:rPr>
          <w:rFonts w:ascii="Times New Roman" w:hAnsi="Times New Roman" w:cs="Times New Roman"/>
          <w:i/>
          <w:iCs/>
          <w:sz w:val="24"/>
        </w:rPr>
        <w:t>117</w:t>
      </w:r>
      <w:r w:rsidRPr="00907227">
        <w:rPr>
          <w:rFonts w:ascii="Times New Roman" w:hAnsi="Times New Roman" w:cs="Times New Roman"/>
          <w:sz w:val="24"/>
        </w:rPr>
        <w:t>, 373–378. doi: 10.1016/j.appet.2017.07.010</w:t>
      </w:r>
    </w:p>
    <w:p w14:paraId="3C899B2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udson, J. I., Hiripi, E., Pope, H. G., &amp; Kessler, R. C. (2007). The prevalence and correlates of eating disorders in the National Comorbidity Survey Replication. </w:t>
      </w:r>
      <w:r w:rsidRPr="00907227">
        <w:rPr>
          <w:rFonts w:ascii="Times New Roman" w:hAnsi="Times New Roman" w:cs="Times New Roman"/>
          <w:i/>
          <w:iCs/>
          <w:sz w:val="24"/>
        </w:rPr>
        <w:t>Biological Psychiatry</w:t>
      </w:r>
      <w:r w:rsidRPr="00907227">
        <w:rPr>
          <w:rFonts w:ascii="Times New Roman" w:hAnsi="Times New Roman" w:cs="Times New Roman"/>
          <w:sz w:val="24"/>
        </w:rPr>
        <w:t xml:space="preserve">, </w:t>
      </w:r>
      <w:r w:rsidRPr="00907227">
        <w:rPr>
          <w:rFonts w:ascii="Times New Roman" w:hAnsi="Times New Roman" w:cs="Times New Roman"/>
          <w:i/>
          <w:iCs/>
          <w:sz w:val="24"/>
        </w:rPr>
        <w:t>61</w:t>
      </w:r>
      <w:r w:rsidRPr="00907227">
        <w:rPr>
          <w:rFonts w:ascii="Times New Roman" w:hAnsi="Times New Roman" w:cs="Times New Roman"/>
          <w:sz w:val="24"/>
        </w:rPr>
        <w:t>(3), 348–358. doi: 10.1016/j.biopsych.2006.03.040</w:t>
      </w:r>
    </w:p>
    <w:p w14:paraId="0612855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Johnson, C. L., Dohrmann, S. M., Burt, V. L., &amp; Mohadjer, L. K. (2014). </w:t>
      </w:r>
      <w:r w:rsidRPr="00907227">
        <w:rPr>
          <w:rFonts w:ascii="Times New Roman" w:hAnsi="Times New Roman" w:cs="Times New Roman"/>
          <w:i/>
          <w:iCs/>
          <w:sz w:val="24"/>
        </w:rPr>
        <w:t>National health and nutrition examination survey: Sample design, 2011-2014</w:t>
      </w:r>
      <w:r w:rsidRPr="00907227">
        <w:rPr>
          <w:rFonts w:ascii="Times New Roman" w:hAnsi="Times New Roman" w:cs="Times New Roman"/>
          <w:sz w:val="24"/>
        </w:rPr>
        <w:t>. US Department of Health and Human Services, Centers for Disease Control and ….</w:t>
      </w:r>
    </w:p>
    <w:p w14:paraId="0F91D7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Kim, S., Egerter, S., Cubbin, C., Takahashi, E. R., &amp; Braveman, P. (2007). Potential Implications of Missing Income Data in Population-Based Surveys: An Example from a Postpartum Survey in California. </w:t>
      </w:r>
      <w:r w:rsidRPr="00907227">
        <w:rPr>
          <w:rFonts w:ascii="Times New Roman" w:hAnsi="Times New Roman" w:cs="Times New Roman"/>
          <w:i/>
          <w:iCs/>
          <w:sz w:val="24"/>
        </w:rPr>
        <w:t>Public Health Reports</w:t>
      </w:r>
      <w:r w:rsidRPr="00907227">
        <w:rPr>
          <w:rFonts w:ascii="Times New Roman" w:hAnsi="Times New Roman" w:cs="Times New Roman"/>
          <w:sz w:val="24"/>
        </w:rPr>
        <w:t xml:space="preserve">, </w:t>
      </w:r>
      <w:r w:rsidRPr="00907227">
        <w:rPr>
          <w:rFonts w:ascii="Times New Roman" w:hAnsi="Times New Roman" w:cs="Times New Roman"/>
          <w:i/>
          <w:iCs/>
          <w:sz w:val="24"/>
        </w:rPr>
        <w:t>122</w:t>
      </w:r>
      <w:r w:rsidRPr="00907227">
        <w:rPr>
          <w:rFonts w:ascii="Times New Roman" w:hAnsi="Times New Roman" w:cs="Times New Roman"/>
          <w:sz w:val="24"/>
        </w:rPr>
        <w:t>(6), 753–763.</w:t>
      </w:r>
    </w:p>
    <w:p w14:paraId="68F24C5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Kroenke, K., Spitzer, R. L., &amp; Williams, J. B. W. (2001). The PHQ-9. </w:t>
      </w:r>
      <w:r w:rsidRPr="00907227">
        <w:rPr>
          <w:rFonts w:ascii="Times New Roman" w:hAnsi="Times New Roman" w:cs="Times New Roman"/>
          <w:i/>
          <w:iCs/>
          <w:sz w:val="24"/>
        </w:rPr>
        <w:t>Journal of General Internal Medicine</w:t>
      </w:r>
      <w:r w:rsidRPr="00907227">
        <w:rPr>
          <w:rFonts w:ascii="Times New Roman" w:hAnsi="Times New Roman" w:cs="Times New Roman"/>
          <w:sz w:val="24"/>
        </w:rPr>
        <w:t xml:space="preserve">, </w:t>
      </w:r>
      <w:r w:rsidRPr="00907227">
        <w:rPr>
          <w:rFonts w:ascii="Times New Roman" w:hAnsi="Times New Roman" w:cs="Times New Roman"/>
          <w:i/>
          <w:iCs/>
          <w:sz w:val="24"/>
        </w:rPr>
        <w:t>16</w:t>
      </w:r>
      <w:r w:rsidRPr="00907227">
        <w:rPr>
          <w:rFonts w:ascii="Times New Roman" w:hAnsi="Times New Roman" w:cs="Times New Roman"/>
          <w:sz w:val="24"/>
        </w:rPr>
        <w:t>(9), 606–613. doi: 10.1046/j.1525-1497.2001.016009606.x</w:t>
      </w:r>
    </w:p>
    <w:p w14:paraId="326816B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eung, C. W., Epel, E. S., Willett, W. C., Rimm, E. B., &amp; Laraia, B. A. (2015). Household Food Insecurity Is Positively Associated with Depression among Low-Income Supplemental Nutrition Assistance Program Participants and Income-Eligible Nonparticipants. </w:t>
      </w:r>
      <w:r w:rsidRPr="00907227">
        <w:rPr>
          <w:rFonts w:ascii="Times New Roman" w:hAnsi="Times New Roman" w:cs="Times New Roman"/>
          <w:i/>
          <w:iCs/>
          <w:sz w:val="24"/>
        </w:rPr>
        <w:t>The Journal of Nutrition</w:t>
      </w:r>
      <w:r w:rsidRPr="00907227">
        <w:rPr>
          <w:rFonts w:ascii="Times New Roman" w:hAnsi="Times New Roman" w:cs="Times New Roman"/>
          <w:sz w:val="24"/>
        </w:rPr>
        <w:t xml:space="preserve">, </w:t>
      </w:r>
      <w:r w:rsidRPr="00907227">
        <w:rPr>
          <w:rFonts w:ascii="Times New Roman" w:hAnsi="Times New Roman" w:cs="Times New Roman"/>
          <w:i/>
          <w:iCs/>
          <w:sz w:val="24"/>
        </w:rPr>
        <w:t>145</w:t>
      </w:r>
      <w:r w:rsidRPr="00907227">
        <w:rPr>
          <w:rFonts w:ascii="Times New Roman" w:hAnsi="Times New Roman" w:cs="Times New Roman"/>
          <w:sz w:val="24"/>
        </w:rPr>
        <w:t>(3), 622–627. doi: 10.3945/jn.114.199414</w:t>
      </w:r>
    </w:p>
    <w:p w14:paraId="5E3CA4F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umley, T. (2004). Analysis of Complex Survey Samples. </w:t>
      </w:r>
      <w:r w:rsidRPr="00907227">
        <w:rPr>
          <w:rFonts w:ascii="Times New Roman" w:hAnsi="Times New Roman" w:cs="Times New Roman"/>
          <w:i/>
          <w:iCs/>
          <w:sz w:val="24"/>
        </w:rPr>
        <w:t>Journal of Statistical Software</w:t>
      </w:r>
      <w:r w:rsidRPr="00907227">
        <w:rPr>
          <w:rFonts w:ascii="Times New Roman" w:hAnsi="Times New Roman" w:cs="Times New Roman"/>
          <w:sz w:val="24"/>
        </w:rPr>
        <w:t xml:space="preserve">, </w:t>
      </w:r>
      <w:r w:rsidRPr="00907227">
        <w:rPr>
          <w:rFonts w:ascii="Times New Roman" w:hAnsi="Times New Roman" w:cs="Times New Roman"/>
          <w:i/>
          <w:iCs/>
          <w:sz w:val="24"/>
        </w:rPr>
        <w:t>9</w:t>
      </w:r>
      <w:r w:rsidRPr="00907227">
        <w:rPr>
          <w:rFonts w:ascii="Times New Roman" w:hAnsi="Times New Roman" w:cs="Times New Roman"/>
          <w:sz w:val="24"/>
        </w:rPr>
        <w:t>(1), 1–19. doi: 10.18637/jss.v009.i08</w:t>
      </w:r>
    </w:p>
    <w:p w14:paraId="5791E8A1"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ydecker, J. A., &amp; Grilo, C. M. (2019). Food insecurity and bulimia nervosa in the United States.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6), 735–739. doi: 10.1002/eat.23074</w:t>
      </w:r>
    </w:p>
    <w:p w14:paraId="1396523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Martin, M. A., &amp; Lippert, A. M. (2012). Feeding her children, but risking her health: The intersection of gender, household food insecurity and obesity. </w:t>
      </w:r>
      <w:r w:rsidRPr="00907227">
        <w:rPr>
          <w:rFonts w:ascii="Times New Roman" w:hAnsi="Times New Roman" w:cs="Times New Roman"/>
          <w:i/>
          <w:iCs/>
          <w:sz w:val="24"/>
        </w:rPr>
        <w:t>Social Science &amp; Medicine</w:t>
      </w:r>
      <w:r w:rsidRPr="00907227">
        <w:rPr>
          <w:rFonts w:ascii="Times New Roman" w:hAnsi="Times New Roman" w:cs="Times New Roman"/>
          <w:sz w:val="24"/>
        </w:rPr>
        <w:t xml:space="preserve">, </w:t>
      </w:r>
      <w:r w:rsidRPr="00907227">
        <w:rPr>
          <w:rFonts w:ascii="Times New Roman" w:hAnsi="Times New Roman" w:cs="Times New Roman"/>
          <w:i/>
          <w:iCs/>
          <w:sz w:val="24"/>
        </w:rPr>
        <w:t>74</w:t>
      </w:r>
      <w:r w:rsidRPr="00907227">
        <w:rPr>
          <w:rFonts w:ascii="Times New Roman" w:hAnsi="Times New Roman" w:cs="Times New Roman"/>
          <w:sz w:val="24"/>
        </w:rPr>
        <w:t>(11), 1754–1764. doi: 10.1016/j.socscimed.2011.11.013</w:t>
      </w:r>
    </w:p>
    <w:p w14:paraId="08DCC6C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 Core Team. (2019). R: A language and environment for statistical computing (Version 3.6.1). Retrieved from https://www.R-project.org/</w:t>
      </w:r>
    </w:p>
    <w:p w14:paraId="18C255A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Rasmusson, G., Lydecker, J. A., Coffino, J. A., White, M. A., &amp; Grilo, C. M. (2019). Household food insecurity is associated with binge-eating disorder and obesit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1), 28–35. doi: 10.1002/eat.22990</w:t>
      </w:r>
    </w:p>
    <w:p w14:paraId="725C923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ipley, B., &amp; Venables, W. (2016). Nnet (Version 7.3-12). Retrieved from ftp://mi.mirror.garr.it/mirrors/CRAN/web/packages/nnet/nnet.pdf</w:t>
      </w:r>
    </w:p>
    <w:p w14:paraId="64629B8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Susmann, H. (2016). RNHANES: Facilitates Analysis of CDC NHANES Data. (Version 1.1.0). Retrieved from https://CRAN.R-project.org/package=RNHANES</w:t>
      </w:r>
    </w:p>
    <w:p w14:paraId="35F475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ckham, H., Francois, R., Henry, L., &amp; Müller, K. (2015). dplyr: A grammar of data manipulation. </w:t>
      </w:r>
      <w:r w:rsidRPr="00907227">
        <w:rPr>
          <w:rFonts w:ascii="Times New Roman" w:hAnsi="Times New Roman" w:cs="Times New Roman"/>
          <w:i/>
          <w:iCs/>
          <w:sz w:val="24"/>
        </w:rPr>
        <w:t>R Package Version 0.4</w:t>
      </w:r>
      <w:r w:rsidRPr="00907227">
        <w:rPr>
          <w:rFonts w:ascii="Times New Roman" w:hAnsi="Times New Roman" w:cs="Times New Roman"/>
          <w:sz w:val="24"/>
        </w:rPr>
        <w:t xml:space="preserve">, </w:t>
      </w:r>
      <w:r w:rsidRPr="00907227">
        <w:rPr>
          <w:rFonts w:ascii="Times New Roman" w:hAnsi="Times New Roman" w:cs="Times New Roman"/>
          <w:i/>
          <w:iCs/>
          <w:sz w:val="24"/>
        </w:rPr>
        <w:t>3</w:t>
      </w:r>
      <w:r w:rsidRPr="00907227">
        <w:rPr>
          <w:rFonts w:ascii="Times New Roman" w:hAnsi="Times New Roman" w:cs="Times New Roman"/>
          <w:sz w:val="24"/>
        </w:rPr>
        <w:t>.</w:t>
      </w:r>
    </w:p>
    <w:p w14:paraId="7E39C31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907227">
        <w:rPr>
          <w:rFonts w:ascii="Times New Roman" w:hAnsi="Times New Roman" w:cs="Times New Roman"/>
          <w:i/>
          <w:iCs/>
          <w:sz w:val="24"/>
        </w:rPr>
        <w:t>American Journal of Agricultural Economics</w:t>
      </w:r>
      <w:r w:rsidRPr="00907227">
        <w:rPr>
          <w:rFonts w:ascii="Times New Roman" w:hAnsi="Times New Roman" w:cs="Times New Roman"/>
          <w:sz w:val="24"/>
        </w:rPr>
        <w:t xml:space="preserve">, </w:t>
      </w:r>
      <w:r w:rsidRPr="00907227">
        <w:rPr>
          <w:rFonts w:ascii="Times New Roman" w:hAnsi="Times New Roman" w:cs="Times New Roman"/>
          <w:i/>
          <w:iCs/>
          <w:sz w:val="24"/>
        </w:rPr>
        <w:t>82</w:t>
      </w:r>
      <w:r w:rsidRPr="00907227">
        <w:rPr>
          <w:rFonts w:ascii="Times New Roman" w:hAnsi="Times New Roman" w:cs="Times New Roman"/>
          <w:sz w:val="24"/>
        </w:rPr>
        <w:t>(1), 200–213. doi: 10.1111/0002-9092.00016</w:t>
      </w:r>
    </w:p>
    <w:p w14:paraId="278692C3" w14:textId="72EFF8A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9FC94EE" w14:textId="19EA600E" w:rsidR="00AF46FF" w:rsidRDefault="00AF46FF"/>
    <w:p w14:paraId="4F73BAA6" w14:textId="25CC49AC" w:rsidR="00AF46FF" w:rsidRDefault="00AF46FF"/>
    <w:p w14:paraId="29331D62" w14:textId="28FB0089" w:rsidR="00AF46FF" w:rsidRDefault="00AF46FF"/>
    <w:p w14:paraId="405049A2" w14:textId="632598BA" w:rsidR="00AF46FF" w:rsidRDefault="00AF46FF"/>
    <w:p w14:paraId="3460FF59" w14:textId="0830C2C4" w:rsidR="00AF46FF" w:rsidRDefault="00AF46FF"/>
    <w:p w14:paraId="51AC8CFA" w14:textId="63A9405D" w:rsidR="00AF46FF" w:rsidRDefault="00AF46FF"/>
    <w:p w14:paraId="6F171F0D" w14:textId="650F2BCF" w:rsidR="00AF46FF" w:rsidRDefault="00AF46FF"/>
    <w:p w14:paraId="1210883B" w14:textId="1F4705B8" w:rsidR="00AF46FF" w:rsidRDefault="00AF46FF"/>
    <w:p w14:paraId="02B325DC" w14:textId="2DC01D60" w:rsidR="00AF46FF" w:rsidRDefault="00AF46FF"/>
    <w:p w14:paraId="3E33A50C" w14:textId="5E4F9E8A" w:rsidR="00AF46FF" w:rsidRDefault="00AF46FF"/>
    <w:p w14:paraId="2F820487" w14:textId="29F47434" w:rsidR="00AF46FF" w:rsidRDefault="00AF46FF"/>
    <w:p w14:paraId="221ABB78" w14:textId="7696B67E" w:rsidR="00AF46FF" w:rsidRDefault="00AF46FF"/>
    <w:p w14:paraId="0EE4000E" w14:textId="5BE2CB5D" w:rsidR="00AF46FF" w:rsidRDefault="00AF46FF"/>
    <w:p w14:paraId="26A0840E" w14:textId="76F6DBAF" w:rsidR="00AF46FF" w:rsidRDefault="00AF46FF"/>
    <w:p w14:paraId="3A68399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20"/>
          <w:szCs w:val="20"/>
          <w:bdr w:val="none" w:sz="0" w:space="0" w:color="auto" w:frame="1"/>
        </w:rPr>
        <w:lastRenderedPageBreak/>
        <w:t xml:space="preserve">                                                           Coefficient         </w:t>
      </w:r>
      <w:proofErr w:type="gramStart"/>
      <w:r w:rsidRPr="00AF46FF">
        <w:rPr>
          <w:rFonts w:ascii="Lucida Console" w:eastAsia="Times New Roman" w:hAnsi="Lucida Console" w:cs="Courier New"/>
          <w:color w:val="000000"/>
          <w:sz w:val="16"/>
          <w:szCs w:val="16"/>
          <w:bdr w:val="none" w:sz="0" w:space="0" w:color="auto" w:frame="1"/>
        </w:rPr>
        <w:t>SE  t</w:t>
      </w:r>
      <w:proofErr w:type="gramEnd"/>
      <w:r w:rsidRPr="00AF46FF">
        <w:rPr>
          <w:rFonts w:ascii="Lucida Console" w:eastAsia="Times New Roman" w:hAnsi="Lucida Console" w:cs="Courier New"/>
          <w:color w:val="000000"/>
          <w:sz w:val="16"/>
          <w:szCs w:val="16"/>
          <w:bdr w:val="none" w:sz="0" w:space="0" w:color="auto" w:frame="1"/>
        </w:rPr>
        <w:t xml:space="preserve"> value  </w:t>
      </w:r>
      <w:proofErr w:type="spellStart"/>
      <w:r w:rsidRPr="00AF46FF">
        <w:rPr>
          <w:rFonts w:ascii="Lucida Console" w:eastAsia="Times New Roman" w:hAnsi="Lucida Console" w:cs="Courier New"/>
          <w:color w:val="000000"/>
          <w:sz w:val="16"/>
          <w:szCs w:val="16"/>
          <w:bdr w:val="none" w:sz="0" w:space="0" w:color="auto" w:frame="1"/>
        </w:rPr>
        <w:t>Pr</w:t>
      </w:r>
      <w:proofErr w:type="spellEnd"/>
      <w:r w:rsidRPr="00AF46FF">
        <w:rPr>
          <w:rFonts w:ascii="Lucida Console" w:eastAsia="Times New Roman" w:hAnsi="Lucida Console" w:cs="Courier New"/>
          <w:color w:val="000000"/>
          <w:sz w:val="16"/>
          <w:szCs w:val="16"/>
          <w:bdr w:val="none" w:sz="0" w:space="0" w:color="auto" w:frame="1"/>
        </w:rPr>
        <w:t xml:space="preserve">(&gt;|t|)    </w:t>
      </w:r>
    </w:p>
    <w:p w14:paraId="4B766E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w:t>
      </w:r>
      <w:proofErr w:type="gramEnd"/>
      <w:r w:rsidRPr="00AF46FF">
        <w:rPr>
          <w:rFonts w:ascii="Lucida Console" w:eastAsia="Times New Roman" w:hAnsi="Lucida Console" w:cs="Courier New"/>
          <w:color w:val="000000"/>
          <w:sz w:val="16"/>
          <w:szCs w:val="16"/>
          <w:bdr w:val="none" w:sz="0" w:space="0" w:color="auto" w:frame="1"/>
        </w:rPr>
        <w:t xml:space="preserve">Intercept)                          -0.9648898  0.0623994 -15.4631 0.0041561 ** </w:t>
      </w:r>
    </w:p>
    <w:p w14:paraId="1982049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w:t>
      </w:r>
      <w:proofErr w:type="spellEnd"/>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Intercept)                           -2.6536430  0.0801155 -33.1227 0.0009102 ***</w:t>
      </w:r>
    </w:p>
    <w:p w14:paraId="2BF647A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 xml:space="preserve">Intercept)                  -0.0952528  0.0452810  -2.1036 0.1701079    </w:t>
      </w:r>
    </w:p>
    <w:p w14:paraId="2228B49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w:t>
      </w:r>
      <w:proofErr w:type="gramEnd"/>
      <w:r w:rsidRPr="00AF46FF">
        <w:rPr>
          <w:rFonts w:ascii="Lucida Console" w:eastAsia="Times New Roman" w:hAnsi="Lucida Console" w:cs="Courier New"/>
          <w:color w:val="000000"/>
          <w:sz w:val="16"/>
          <w:szCs w:val="16"/>
          <w:bdr w:val="none" w:sz="0" w:space="0" w:color="auto" w:frame="1"/>
        </w:rPr>
        <w:t xml:space="preserve">Intercept)                                 -1.1901415  0.0811038 -14.6743 0.0046118 ** </w:t>
      </w:r>
    </w:p>
    <w:p w14:paraId="0EA5625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                         0.1167037  0.2832698   0.4120 0.7203073    </w:t>
      </w:r>
    </w:p>
    <w:p w14:paraId="79BAA11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                          1.0967565  0.1608329   6.8192 0.0208348 *  </w:t>
      </w:r>
    </w:p>
    <w:p w14:paraId="07C392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                -0.3844948  0.2344701  -1.6398 0.2427164    </w:t>
      </w:r>
    </w:p>
    <w:p w14:paraId="74D9197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                               -0.6381793  0.3119088  -2.0460 0.1773793    </w:t>
      </w:r>
    </w:p>
    <w:p w14:paraId="47B39F1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                        -0.0537582  0.1283099  -0.4190 0.7159456    </w:t>
      </w:r>
    </w:p>
    <w:p w14:paraId="50EADE57"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                          1.0290332  0.1556553   6.6110 0.0221242 *  </w:t>
      </w:r>
    </w:p>
    <w:p w14:paraId="5D60972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                -0.2655651  0.1073735  -2.4733 0.1318944    </w:t>
      </w:r>
    </w:p>
    <w:p w14:paraId="5D93B46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                               -0.3720607  0.1566034  -2.3758 0.1407132    </w:t>
      </w:r>
    </w:p>
    <w:p w14:paraId="067D536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0016402  0.0777805   0.0211 0.9850903    </w:t>
      </w:r>
    </w:p>
    <w:p w14:paraId="10F44FF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7659821  0.1394762   5.4918 0.0315932 *  </w:t>
      </w:r>
    </w:p>
    <w:p w14:paraId="07AB574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1                -0.1703928  0.0900653  -1.8919 0.1990467    </w:t>
      </w:r>
    </w:p>
    <w:p w14:paraId="5340BF6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5875712  0.1723408  -3.4094 0.0763133 .  </w:t>
      </w:r>
    </w:p>
    <w:p w14:paraId="75FC70A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814876  0.1202796  -2.3403 0.1441324    </w:t>
      </w:r>
    </w:p>
    <w:p w14:paraId="707A3EAF"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187030  0.1379772   1.5851 0.2538228    </w:t>
      </w:r>
    </w:p>
    <w:p w14:paraId="1CC3AA3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2                -0.2762048  0.0660462  -4.1820 0.0526995 .  </w:t>
      </w:r>
    </w:p>
    <w:p w14:paraId="19652C4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3781817  0.1273159  -2.9704 0.0971073 .  </w:t>
      </w:r>
    </w:p>
    <w:p w14:paraId="5960CA7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7552101  0.1959639  -3.8538 0.0612139 .  </w:t>
      </w:r>
    </w:p>
    <w:p w14:paraId="7144A1F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1296656  0.2416225   0.5366 0.6452190    </w:t>
      </w:r>
    </w:p>
    <w:p w14:paraId="7106F71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3                -0.3682688  0.0980067  -3.7576 0.0640906 .  </w:t>
      </w:r>
    </w:p>
    <w:p w14:paraId="3342368D"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4577237  0.1599835  -2.8611 0.1035367    </w:t>
      </w:r>
    </w:p>
    <w:p w14:paraId="0E33892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143018  0.3885973   0.0368 0.9739846    </w:t>
      </w:r>
    </w:p>
    <w:p w14:paraId="6A2267E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6677652  0.2679344  -2.4923 0.1302663    </w:t>
      </w:r>
    </w:p>
    <w:p w14:paraId="44F8D99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953794  0.3335513  -0.2860 0.8018127    </w:t>
      </w:r>
    </w:p>
    <w:p w14:paraId="19C14DE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7940871  0.4951954   1.6036 0.2499967    </w:t>
      </w:r>
    </w:p>
    <w:p w14:paraId="27D75A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028931  0.1835456   1.1054 0.3841638    </w:t>
      </w:r>
    </w:p>
    <w:p w14:paraId="0BB900A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5062971  0.1864048  -2.7161 0.1130283    </w:t>
      </w:r>
    </w:p>
    <w:p w14:paraId="535ADA1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364114  0.1542411   1.5327 0.2650478    </w:t>
      </w:r>
    </w:p>
    <w:p w14:paraId="5F6C780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6717298  0.2903113   2.3138 0.1467524    </w:t>
      </w:r>
    </w:p>
    <w:p w14:paraId="5F453A5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555282  0.3519278  -0.4419 0.7017310    </w:t>
      </w:r>
    </w:p>
    <w:p w14:paraId="7DDC3CB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4734430  0.3043937  -1.5554 0.2601183    </w:t>
      </w:r>
    </w:p>
    <w:p w14:paraId="05118D1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693774  0.2494535   0.6790 0.5671802    </w:t>
      </w:r>
    </w:p>
    <w:p w14:paraId="0D5ECB7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2522497  0.4309071   0.5854 0.6175364    </w:t>
      </w:r>
    </w:p>
    <w:p w14:paraId="08B0E7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0987121  0.2117525   0.4662 0.6869395    </w:t>
      </w:r>
    </w:p>
    <w:p w14:paraId="05AF089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6806744  0.2124178  -3.2044 0.0851351 .  </w:t>
      </w:r>
    </w:p>
    <w:p w14:paraId="26E8C3C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2425712  0.1302129   1.8629 0.2035133    </w:t>
      </w:r>
    </w:p>
    <w:p w14:paraId="4AAB4AA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lastRenderedPageBreak/>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1136332  0.2265466  -0.5016 0.6657257    </w:t>
      </w:r>
    </w:p>
    <w:p w14:paraId="285B22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7855255  0.5804706  -1.3533 0.3086359    </w:t>
      </w:r>
    </w:p>
    <w:p w14:paraId="4B48BB02"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5911579  0.6475534  -0.9129 0.4576575    </w:t>
      </w:r>
    </w:p>
    <w:p w14:paraId="403B2261"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2062758  0.4901993  -0.4208 0.7148068    </w:t>
      </w:r>
    </w:p>
    <w:p w14:paraId="37A2B73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1485038  0.9048610   0.1641 0.8847248    </w:t>
      </w:r>
    </w:p>
    <w:p w14:paraId="785C440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0329078  0.3493940   0.0942 0.9335481    </w:t>
      </w:r>
    </w:p>
    <w:p w14:paraId="06AA821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8451661  0.4996211  -1.6916 0.2327912    </w:t>
      </w:r>
    </w:p>
    <w:p w14:paraId="564E1D4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426452  0.2229304   1.0884 0.3900857    </w:t>
      </w:r>
    </w:p>
    <w:p w14:paraId="0DC4F91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716379  0.3371426   0.8057 0.5049804    </w:t>
      </w:r>
    </w:p>
    <w:p w14:paraId="5895B7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rPr>
      </w:pPr>
      <w:r w:rsidRPr="00AF46FF">
        <w:rPr>
          <w:rFonts w:ascii="Lucida Console" w:eastAsia="Times New Roman" w:hAnsi="Lucida Console" w:cs="Courier New"/>
          <w:color w:val="000000"/>
          <w:sz w:val="16"/>
          <w:szCs w:val="16"/>
          <w:bdr w:val="none" w:sz="0" w:space="0" w:color="auto" w:frame="1"/>
        </w:rPr>
        <w:t>---</w:t>
      </w:r>
    </w:p>
    <w:p w14:paraId="7756B72A" w14:textId="19AF4503" w:rsidR="00AF46FF" w:rsidRDefault="00AF46FF">
      <w:pPr>
        <w:rPr>
          <w:sz w:val="16"/>
          <w:szCs w:val="16"/>
        </w:rPr>
      </w:pPr>
    </w:p>
    <w:p w14:paraId="73F75157" w14:textId="71F85ADB" w:rsidR="00A042F6" w:rsidRDefault="00A042F6">
      <w:pPr>
        <w:rPr>
          <w:sz w:val="16"/>
          <w:szCs w:val="16"/>
        </w:rPr>
      </w:pPr>
    </w:p>
    <w:p w14:paraId="1F6D8E0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                                                           Coefficient        </w:t>
      </w:r>
      <w:proofErr w:type="gramStart"/>
      <w:r w:rsidRPr="00F35AB8">
        <w:rPr>
          <w:rStyle w:val="gd15mcfceub"/>
          <w:rFonts w:ascii="Lucida Console" w:hAnsi="Lucida Console"/>
          <w:color w:val="000000"/>
          <w:sz w:val="16"/>
          <w:szCs w:val="16"/>
          <w:bdr w:val="none" w:sz="0" w:space="0" w:color="auto" w:frame="1"/>
        </w:rPr>
        <w:t>SE  t</w:t>
      </w:r>
      <w:proofErr w:type="gramEnd"/>
      <w:r w:rsidRPr="00F35AB8">
        <w:rPr>
          <w:rStyle w:val="gd15mcfceub"/>
          <w:rFonts w:ascii="Lucida Console" w:hAnsi="Lucida Console"/>
          <w:color w:val="000000"/>
          <w:sz w:val="16"/>
          <w:szCs w:val="16"/>
          <w:bdr w:val="none" w:sz="0" w:space="0" w:color="auto" w:frame="1"/>
        </w:rPr>
        <w:t xml:space="preserve"> value  </w:t>
      </w:r>
      <w:proofErr w:type="spellStart"/>
      <w:r w:rsidRPr="00F35AB8">
        <w:rPr>
          <w:rStyle w:val="gd15mcfceub"/>
          <w:rFonts w:ascii="Lucida Console" w:hAnsi="Lucida Console"/>
          <w:color w:val="000000"/>
          <w:sz w:val="16"/>
          <w:szCs w:val="16"/>
          <w:bdr w:val="none" w:sz="0" w:space="0" w:color="auto" w:frame="1"/>
        </w:rPr>
        <w:t>Pr</w:t>
      </w:r>
      <w:proofErr w:type="spellEnd"/>
      <w:r w:rsidRPr="00F35AB8">
        <w:rPr>
          <w:rStyle w:val="gd15mcfceub"/>
          <w:rFonts w:ascii="Lucida Console" w:hAnsi="Lucida Console"/>
          <w:color w:val="000000"/>
          <w:sz w:val="16"/>
          <w:szCs w:val="16"/>
          <w:bdr w:val="none" w:sz="0" w:space="0" w:color="auto" w:frame="1"/>
        </w:rPr>
        <w:t xml:space="preserve">(&gt;|t|)    </w:t>
      </w:r>
    </w:p>
    <w:p w14:paraId="48EE1E3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w:t>
      </w:r>
      <w:proofErr w:type="gramEnd"/>
      <w:r w:rsidRPr="00F35AB8">
        <w:rPr>
          <w:rStyle w:val="gd15mcfceub"/>
          <w:rFonts w:ascii="Lucida Console" w:hAnsi="Lucida Console"/>
          <w:color w:val="000000"/>
          <w:sz w:val="16"/>
          <w:szCs w:val="16"/>
          <w:bdr w:val="none" w:sz="0" w:space="0" w:color="auto" w:frame="1"/>
        </w:rPr>
        <w:t>Intercept)                           -0.818643  0.057139 -14.3273 7.504e-14 ***</w:t>
      </w:r>
    </w:p>
    <w:p w14:paraId="72094FD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w:t>
      </w:r>
      <w:proofErr w:type="spellEnd"/>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2.427487  0.102530 -23.6758 &lt; 2.2e-16 ***</w:t>
      </w:r>
    </w:p>
    <w:p w14:paraId="6A489F4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0.228166  0.042157   5.4123 1.136e-05 ***</w:t>
      </w:r>
    </w:p>
    <w:p w14:paraId="7F126AA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w:t>
      </w:r>
      <w:proofErr w:type="gramEnd"/>
      <w:r w:rsidRPr="00F35AB8">
        <w:rPr>
          <w:rStyle w:val="gd15mcfceub"/>
          <w:rFonts w:ascii="Lucida Console" w:hAnsi="Lucida Console"/>
          <w:color w:val="000000"/>
          <w:sz w:val="16"/>
          <w:szCs w:val="16"/>
          <w:bdr w:val="none" w:sz="0" w:space="0" w:color="auto" w:frame="1"/>
        </w:rPr>
        <w:t>Intercept)                                  -1.149610  0.067884 -16.9350 1.459e-15 ***</w:t>
      </w:r>
    </w:p>
    <w:p w14:paraId="0091C9E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                          0.229797  0.148108   1.5516  0.132858    </w:t>
      </w:r>
    </w:p>
    <w:p w14:paraId="73FA8E7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1                           1.008470  0.189812   5.3130 1.474e-05 ***</w:t>
      </w:r>
    </w:p>
    <w:p w14:paraId="6E390B67"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                 -0.284381  0.187068  -1.5202  0.140530    </w:t>
      </w:r>
    </w:p>
    <w:p w14:paraId="1D776A6D"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                                -0.444406  0.230096  -1.9314  0.064404 .  </w:t>
      </w:r>
    </w:p>
    <w:p w14:paraId="093AA2C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                          0.061888  0.106693   0.5801  0.566870    </w:t>
      </w:r>
    </w:p>
    <w:p w14:paraId="298280B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2                           0.930588  0.184990   5.0305 3.101e-05 ***</w:t>
      </w:r>
    </w:p>
    <w:p w14:paraId="0E907B3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                 -0.158157  0.086311  -1.8324  0.078367 .  </w:t>
      </w:r>
    </w:p>
    <w:p w14:paraId="57D4CB0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                                -0.346768  0.101941  -3.4017  0.002176 ** </w:t>
      </w:r>
    </w:p>
    <w:p w14:paraId="197E56D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intentional.factor</w:t>
      </w:r>
      <w:proofErr w:type="spellEnd"/>
      <w:proofErr w:type="gramEnd"/>
      <w:r w:rsidRPr="00F35AB8">
        <w:rPr>
          <w:rStyle w:val="gd15mcfceub"/>
          <w:rFonts w:ascii="Lucida Console" w:hAnsi="Lucida Console"/>
          <w:color w:val="000000"/>
          <w:sz w:val="16"/>
          <w:szCs w:val="16"/>
          <w:bdr w:val="none" w:sz="0" w:space="0" w:color="auto" w:frame="1"/>
        </w:rPr>
        <w:t>(Male)1                         -0.423791  0.057491  -7.3714 7.920e-08 ***</w:t>
      </w:r>
    </w:p>
    <w:p w14:paraId="1ED5400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factor</w:t>
      </w:r>
      <w:proofErr w:type="spellEnd"/>
      <w:proofErr w:type="gramEnd"/>
      <w:r w:rsidRPr="00F35AB8">
        <w:rPr>
          <w:rStyle w:val="gd15mcfceub"/>
          <w:rFonts w:ascii="Lucida Console" w:hAnsi="Lucida Console"/>
          <w:color w:val="000000"/>
          <w:sz w:val="16"/>
          <w:szCs w:val="16"/>
          <w:bdr w:val="none" w:sz="0" w:space="0" w:color="auto" w:frame="1"/>
        </w:rPr>
        <w:t xml:space="preserve">(Male)1                          -0.145359  0.145773  -0.9972  0.327880    </w:t>
      </w:r>
    </w:p>
    <w:p w14:paraId="76063DE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actor</w:t>
      </w:r>
      <w:proofErr w:type="gramEnd"/>
      <w:r w:rsidRPr="00F35AB8">
        <w:rPr>
          <w:rStyle w:val="gd15mcfceub"/>
          <w:rFonts w:ascii="Lucida Console" w:hAnsi="Lucida Console"/>
          <w:color w:val="000000"/>
          <w:sz w:val="16"/>
          <w:szCs w:val="16"/>
          <w:bdr w:val="none" w:sz="0" w:space="0" w:color="auto" w:frame="1"/>
        </w:rPr>
        <w:t>(Male)1                 -0.818723  0.074071 -11.0533 2.532e-11 ***</w:t>
      </w:r>
    </w:p>
    <w:p w14:paraId="6881E6A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spellStart"/>
      <w:proofErr w:type="gramStart"/>
      <w:r w:rsidRPr="00F35AB8">
        <w:rPr>
          <w:rStyle w:val="gd15mcfceub"/>
          <w:rFonts w:ascii="Lucida Console" w:hAnsi="Lucida Console"/>
          <w:color w:val="000000"/>
          <w:sz w:val="16"/>
          <w:szCs w:val="16"/>
          <w:bdr w:val="none" w:sz="0" w:space="0" w:color="auto" w:frame="1"/>
        </w:rPr>
        <w:t>gain.factor</w:t>
      </w:r>
      <w:proofErr w:type="spellEnd"/>
      <w:proofErr w:type="gramEnd"/>
      <w:r w:rsidRPr="00F35AB8">
        <w:rPr>
          <w:rStyle w:val="gd15mcfceub"/>
          <w:rFonts w:ascii="Lucida Console" w:hAnsi="Lucida Console"/>
          <w:color w:val="000000"/>
          <w:sz w:val="16"/>
          <w:szCs w:val="16"/>
          <w:bdr w:val="none" w:sz="0" w:space="0" w:color="auto" w:frame="1"/>
        </w:rPr>
        <w:t xml:space="preserve">(Male)1                                -0.293614  0.085093  -3.4505  0.001923 ** </w:t>
      </w:r>
    </w:p>
    <w:p w14:paraId="5A7AEB7C"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factor(Male)1           -0.383815  0.229493  -1.6724  0.106430    </w:t>
      </w:r>
    </w:p>
    <w:p w14:paraId="38A8EB2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1:factor(Male)1            -0.210862  0.231913  -0.9092  0.371581    </w:t>
      </w:r>
    </w:p>
    <w:p w14:paraId="43533C9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factor(Male)1   -0.292410  0.310236  -0.9425  0.354592    </w:t>
      </w:r>
    </w:p>
    <w:p w14:paraId="6B47865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factor(Male)1                  -0.131047  0.340763  -0.3846  0.703685    </w:t>
      </w:r>
    </w:p>
    <w:p w14:paraId="31FA185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factor(Male)1           -0.220605  0.167495  -1.3171  0.199301    </w:t>
      </w:r>
    </w:p>
    <w:p w14:paraId="6283AB5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2:factor(Male)1            -0.318104  0.247151  -1.2871  0.209406    </w:t>
      </w:r>
    </w:p>
    <w:p w14:paraId="7052547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factor(Male)1   -0.151168  0.141508  -1.0683  0.295218    </w:t>
      </w:r>
    </w:p>
    <w:p w14:paraId="217E79B3"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factor(Male)1                  -0.073738  0.169697  -0.4345  0.667488    </w:t>
      </w:r>
    </w:p>
    <w:p w14:paraId="0C0F8B3E"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w:t>
      </w:r>
    </w:p>
    <w:p w14:paraId="4B5D7A60" w14:textId="77777777" w:rsidR="00A042F6" w:rsidRPr="00F35AB8" w:rsidRDefault="00A042F6" w:rsidP="00A042F6">
      <w:pPr>
        <w:pStyle w:val="HTMLPreformatted"/>
        <w:shd w:val="clear" w:color="auto" w:fill="FFFFFF"/>
        <w:wordWrap w:val="0"/>
        <w:rPr>
          <w:rFonts w:ascii="Lucida Console" w:hAnsi="Lucida Console"/>
          <w:color w:val="000000"/>
          <w:sz w:val="16"/>
          <w:szCs w:val="16"/>
        </w:rPr>
      </w:pPr>
      <w:proofErr w:type="spellStart"/>
      <w:r w:rsidRPr="00F35AB8">
        <w:rPr>
          <w:rStyle w:val="gd15mcfceub"/>
          <w:rFonts w:ascii="Lucida Console" w:hAnsi="Lucida Console"/>
          <w:color w:val="000000"/>
          <w:sz w:val="16"/>
          <w:szCs w:val="16"/>
          <w:bdr w:val="none" w:sz="0" w:space="0" w:color="auto" w:frame="1"/>
        </w:rPr>
        <w:t>Signif</w:t>
      </w:r>
      <w:proofErr w:type="spellEnd"/>
      <w:r w:rsidRPr="00F35AB8">
        <w:rPr>
          <w:rStyle w:val="gd15mcfceub"/>
          <w:rFonts w:ascii="Lucida Console" w:hAnsi="Lucida Console"/>
          <w:color w:val="000000"/>
          <w:sz w:val="16"/>
          <w:szCs w:val="16"/>
          <w:bdr w:val="none" w:sz="0" w:space="0" w:color="auto" w:frame="1"/>
        </w:rPr>
        <w:t xml:space="preserve">. codes:  0 ‘***’ 0.001 ‘**’ 0.01 ‘*’ 0.05 ‘.’ 0.1 </w:t>
      </w:r>
      <w:proofErr w:type="gramStart"/>
      <w:r w:rsidRPr="00F35AB8">
        <w:rPr>
          <w:rStyle w:val="gd15mcfceub"/>
          <w:rFonts w:ascii="Lucida Console" w:hAnsi="Lucida Console"/>
          <w:color w:val="000000"/>
          <w:sz w:val="16"/>
          <w:szCs w:val="16"/>
          <w:bdr w:val="none" w:sz="0" w:space="0" w:color="auto" w:frame="1"/>
        </w:rPr>
        <w:t>‘ ’</w:t>
      </w:r>
      <w:proofErr w:type="gramEnd"/>
      <w:r w:rsidRPr="00F35AB8">
        <w:rPr>
          <w:rStyle w:val="gd15mcfceub"/>
          <w:rFonts w:ascii="Lucida Console" w:hAnsi="Lucida Console"/>
          <w:color w:val="000000"/>
          <w:sz w:val="16"/>
          <w:szCs w:val="16"/>
          <w:bdr w:val="none" w:sz="0" w:space="0" w:color="auto" w:frame="1"/>
        </w:rPr>
        <w:t xml:space="preserve"> 1</w:t>
      </w:r>
    </w:p>
    <w:p w14:paraId="5FC28542" w14:textId="3A9AF2AC" w:rsidR="00A042F6" w:rsidRDefault="00A042F6">
      <w:pPr>
        <w:rPr>
          <w:sz w:val="16"/>
          <w:szCs w:val="16"/>
        </w:rPr>
      </w:pPr>
    </w:p>
    <w:p w14:paraId="655C7CFC" w14:textId="2833BAD9" w:rsidR="00011B08" w:rsidRDefault="00011B08">
      <w:pPr>
        <w:rPr>
          <w:sz w:val="16"/>
          <w:szCs w:val="16"/>
        </w:rPr>
      </w:pPr>
    </w:p>
    <w:p w14:paraId="5863AC45"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lastRenderedPageBreak/>
        <w:t xml:space="preserve">                                          Coefficient        </w:t>
      </w:r>
      <w:proofErr w:type="gramStart"/>
      <w:r w:rsidRPr="00011B08">
        <w:rPr>
          <w:rStyle w:val="gd15mcfceub"/>
          <w:rFonts w:ascii="Lucida Console" w:hAnsi="Lucida Console"/>
          <w:color w:val="000000"/>
          <w:sz w:val="16"/>
          <w:szCs w:val="16"/>
          <w:bdr w:val="none" w:sz="0" w:space="0" w:color="auto" w:frame="1"/>
        </w:rPr>
        <w:t>SE  t</w:t>
      </w:r>
      <w:proofErr w:type="gramEnd"/>
      <w:r w:rsidRPr="00011B08">
        <w:rPr>
          <w:rStyle w:val="gd15mcfceub"/>
          <w:rFonts w:ascii="Lucida Console" w:hAnsi="Lucida Console"/>
          <w:color w:val="000000"/>
          <w:sz w:val="16"/>
          <w:szCs w:val="16"/>
          <w:bdr w:val="none" w:sz="0" w:space="0" w:color="auto" w:frame="1"/>
        </w:rPr>
        <w:t xml:space="preserve"> value  </w:t>
      </w:r>
      <w:proofErr w:type="spellStart"/>
      <w:r w:rsidRPr="00011B08">
        <w:rPr>
          <w:rStyle w:val="gd15mcfceub"/>
          <w:rFonts w:ascii="Lucida Console" w:hAnsi="Lucida Console"/>
          <w:color w:val="000000"/>
          <w:sz w:val="16"/>
          <w:szCs w:val="16"/>
          <w:bdr w:val="none" w:sz="0" w:space="0" w:color="auto" w:frame="1"/>
        </w:rPr>
        <w:t>Pr</w:t>
      </w:r>
      <w:proofErr w:type="spellEnd"/>
      <w:r w:rsidRPr="00011B08">
        <w:rPr>
          <w:rStyle w:val="gd15mcfceub"/>
          <w:rFonts w:ascii="Lucida Console" w:hAnsi="Lucida Console"/>
          <w:color w:val="000000"/>
          <w:sz w:val="16"/>
          <w:szCs w:val="16"/>
          <w:bdr w:val="none" w:sz="0" w:space="0" w:color="auto" w:frame="1"/>
        </w:rPr>
        <w:t xml:space="preserve">(&gt;|t|)    </w:t>
      </w:r>
    </w:p>
    <w:p w14:paraId="02D4A69E"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w:t>
      </w:r>
      <w:proofErr w:type="gramEnd"/>
      <w:r w:rsidRPr="00011B08">
        <w:rPr>
          <w:rStyle w:val="gd15mcfceub"/>
          <w:rFonts w:ascii="Lucida Console" w:hAnsi="Lucida Console"/>
          <w:color w:val="000000"/>
          <w:sz w:val="16"/>
          <w:szCs w:val="16"/>
          <w:bdr w:val="none" w:sz="0" w:space="0" w:color="auto" w:frame="1"/>
        </w:rPr>
        <w:t>Intercept)                    1.057556  0.061122  17.3024 8.724e-16 ***</w:t>
      </w:r>
    </w:p>
    <w:p w14:paraId="33089CD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w:t>
      </w:r>
      <w:proofErr w:type="gramEnd"/>
      <w:r w:rsidRPr="00011B08">
        <w:rPr>
          <w:rStyle w:val="gd15mcfceub"/>
          <w:rFonts w:ascii="Lucida Console" w:hAnsi="Lucida Console"/>
          <w:color w:val="000000"/>
          <w:sz w:val="16"/>
          <w:szCs w:val="16"/>
          <w:bdr w:val="none" w:sz="0" w:space="0" w:color="auto" w:frame="1"/>
        </w:rPr>
        <w:t>Intercept)                   -1.680101  0.073815 -22.7610 &lt; 2.2e-16 ***</w:t>
      </w:r>
    </w:p>
    <w:p w14:paraId="6C74D83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                 -0.145677  0.170346  -0.8552 0.4002621    </w:t>
      </w:r>
    </w:p>
    <w:p w14:paraId="5997A21A"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1                  1.303577  0.236080   5.5218 8.527e-06 ***</w:t>
      </w:r>
    </w:p>
    <w:p w14:paraId="29329D7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                 -0.062517  0.125797  -0.4970 0.6233874    </w:t>
      </w:r>
    </w:p>
    <w:p w14:paraId="15D04FF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2                  0.680432  0.151536   4.4902 0.0001291 ***</w:t>
      </w:r>
    </w:p>
    <w:p w14:paraId="7397F61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1                 -0.294537  0.070578  -4.1732 0.0002972 ***</w:t>
      </w:r>
    </w:p>
    <w:p w14:paraId="27C7CD6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Race)1                  0.713892  0.118828   6.0078 2.413e-06 ***</w:t>
      </w:r>
    </w:p>
    <w:p w14:paraId="371EEEF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2                 -0.402993  0.074094  -5.4390 1.059e-05 ***</w:t>
      </w:r>
    </w:p>
    <w:p w14:paraId="38C21C59"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2                 -0.114049  0.165183  -0.6904 0.4960327    </w:t>
      </w:r>
    </w:p>
    <w:p w14:paraId="09C6590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3                 -0.618009  0.101155  -6.1095 1.857e-06 ***</w:t>
      </w:r>
    </w:p>
    <w:p w14:paraId="19521B1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3                  0.140183  0.192847   0.7269 0.4737735    </w:t>
      </w:r>
    </w:p>
    <w:p w14:paraId="7DE6080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1   -0.059079  0.211867  -0.2789 0.7825658    </w:t>
      </w:r>
    </w:p>
    <w:p w14:paraId="7CCE3FF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1:factor(Race)1   -0.821109  0.349325  -2.3506 0.0266085 *</w:t>
      </w:r>
      <w:r w:rsidRPr="00011B08">
        <w:rPr>
          <w:rStyle w:val="gd15mcfceub"/>
          <w:rFonts w:ascii="Lucida Console" w:hAnsi="Lucida Console"/>
          <w:color w:val="000000"/>
          <w:sz w:val="16"/>
          <w:szCs w:val="16"/>
          <w:bdr w:val="none" w:sz="0" w:space="0" w:color="auto" w:frame="1"/>
        </w:rPr>
        <w:t xml:space="preserve">  </w:t>
      </w:r>
    </w:p>
    <w:p w14:paraId="0F77ED4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1    0.039032  0.128059   0.3048 0.7629486    </w:t>
      </w:r>
    </w:p>
    <w:p w14:paraId="06D65F7D"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1   -0.468736  0.212305  -2.2078 0.0362803 *</w:t>
      </w:r>
      <w:r w:rsidRPr="00011B08">
        <w:rPr>
          <w:rStyle w:val="gd15mcfceub"/>
          <w:rFonts w:ascii="Lucida Console" w:hAnsi="Lucida Console"/>
          <w:color w:val="000000"/>
          <w:sz w:val="16"/>
          <w:szCs w:val="16"/>
          <w:bdr w:val="none" w:sz="0" w:space="0" w:color="auto" w:frame="1"/>
        </w:rPr>
        <w:t xml:space="preserve">  </w:t>
      </w:r>
    </w:p>
    <w:p w14:paraId="6919F5B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2    0.076587  0.223872   0.3421 0.7350227    </w:t>
      </w:r>
    </w:p>
    <w:p w14:paraId="23F3FC8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2   -0.529564  0.329663  -1.6064 0.1202687    </w:t>
      </w:r>
    </w:p>
    <w:p w14:paraId="622C278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2    0.124345  0.152928   0.8131 0.4235453    </w:t>
      </w:r>
    </w:p>
    <w:p w14:paraId="52F5476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2   -0.429985  0.249077  -1.7263 0.0961578 .</w:t>
      </w:r>
      <w:r w:rsidRPr="00011B08">
        <w:rPr>
          <w:rStyle w:val="gd15mcfceub"/>
          <w:rFonts w:ascii="Lucida Console" w:hAnsi="Lucida Console"/>
          <w:color w:val="000000"/>
          <w:sz w:val="16"/>
          <w:szCs w:val="16"/>
          <w:bdr w:val="none" w:sz="0" w:space="0" w:color="auto" w:frame="1"/>
        </w:rPr>
        <w:t xml:space="preserve">  </w:t>
      </w:r>
    </w:p>
    <w:p w14:paraId="26C005D8"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3    0.182348  0.456188   0.3997 0.6926276    </w:t>
      </w:r>
    </w:p>
    <w:p w14:paraId="2FACEC63"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3   -1.091732  0.660057  -1.6540 0.1101528    </w:t>
      </w:r>
    </w:p>
    <w:p w14:paraId="17F55F4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3   -0.018407  0.217884  -0.0845 0.9333227    </w:t>
      </w:r>
    </w:p>
    <w:p w14:paraId="3B55851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2:factor(Race)3   -0.085281  0.295987  -0.2881 0.7755366    </w:t>
      </w:r>
    </w:p>
    <w:p w14:paraId="5AE033E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w:t>
      </w:r>
    </w:p>
    <w:p w14:paraId="6632F4C2" w14:textId="77777777" w:rsidR="00011B08" w:rsidRPr="00011B08" w:rsidRDefault="00011B08" w:rsidP="00011B08">
      <w:pPr>
        <w:pStyle w:val="HTMLPreformatted"/>
        <w:shd w:val="clear" w:color="auto" w:fill="FFFFFF"/>
        <w:wordWrap w:val="0"/>
        <w:rPr>
          <w:rFonts w:ascii="Lucida Console" w:hAnsi="Lucida Console"/>
          <w:color w:val="000000"/>
          <w:sz w:val="16"/>
          <w:szCs w:val="16"/>
        </w:rPr>
      </w:pPr>
      <w:proofErr w:type="spellStart"/>
      <w:r w:rsidRPr="00011B08">
        <w:rPr>
          <w:rStyle w:val="gd15mcfceub"/>
          <w:rFonts w:ascii="Lucida Console" w:hAnsi="Lucida Console"/>
          <w:color w:val="000000"/>
          <w:sz w:val="16"/>
          <w:szCs w:val="16"/>
          <w:bdr w:val="none" w:sz="0" w:space="0" w:color="auto" w:frame="1"/>
        </w:rPr>
        <w:t>Signif</w:t>
      </w:r>
      <w:proofErr w:type="spellEnd"/>
      <w:r w:rsidRPr="00011B08">
        <w:rPr>
          <w:rStyle w:val="gd15mcfceub"/>
          <w:rFonts w:ascii="Lucida Console" w:hAnsi="Lucida Console"/>
          <w:color w:val="000000"/>
          <w:sz w:val="16"/>
          <w:szCs w:val="16"/>
          <w:bdr w:val="none" w:sz="0" w:space="0" w:color="auto" w:frame="1"/>
        </w:rPr>
        <w:t xml:space="preserve">. codes:  0 ‘***’ 0.001 ‘**’ 0.01 ‘*’ 0.05 ‘.’ 0.1 </w:t>
      </w:r>
      <w:proofErr w:type="gramStart"/>
      <w:r w:rsidRPr="00011B08">
        <w:rPr>
          <w:rStyle w:val="gd15mcfceub"/>
          <w:rFonts w:ascii="Lucida Console" w:hAnsi="Lucida Console"/>
          <w:color w:val="000000"/>
          <w:sz w:val="16"/>
          <w:szCs w:val="16"/>
          <w:bdr w:val="none" w:sz="0" w:space="0" w:color="auto" w:frame="1"/>
        </w:rPr>
        <w:t>‘ ’</w:t>
      </w:r>
      <w:proofErr w:type="gramEnd"/>
      <w:r w:rsidRPr="00011B08">
        <w:rPr>
          <w:rStyle w:val="gd15mcfceub"/>
          <w:rFonts w:ascii="Lucida Console" w:hAnsi="Lucida Console"/>
          <w:color w:val="000000"/>
          <w:sz w:val="16"/>
          <w:szCs w:val="16"/>
          <w:bdr w:val="none" w:sz="0" w:space="0" w:color="auto" w:frame="1"/>
        </w:rPr>
        <w:t xml:space="preserve"> 1</w:t>
      </w:r>
    </w:p>
    <w:p w14:paraId="6393CE80" w14:textId="4AE90624" w:rsidR="00011B08" w:rsidRDefault="00011B08">
      <w:pPr>
        <w:rPr>
          <w:sz w:val="16"/>
          <w:szCs w:val="16"/>
        </w:rPr>
      </w:pPr>
    </w:p>
    <w:p w14:paraId="689D69B1" w14:textId="79ECAA9A" w:rsidR="00ED5771" w:rsidRDefault="00ED5771">
      <w:pPr>
        <w:rPr>
          <w:sz w:val="16"/>
          <w:szCs w:val="16"/>
        </w:rPr>
      </w:pPr>
    </w:p>
    <w:p w14:paraId="72C76C49"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                                            Coefficient        </w:t>
      </w:r>
      <w:proofErr w:type="gramStart"/>
      <w:r w:rsidRPr="00ED5771">
        <w:rPr>
          <w:rStyle w:val="gd15mcfceub"/>
          <w:rFonts w:ascii="Lucida Console" w:hAnsi="Lucida Console"/>
          <w:color w:val="000000"/>
          <w:sz w:val="16"/>
          <w:szCs w:val="16"/>
          <w:bdr w:val="none" w:sz="0" w:space="0" w:color="auto" w:frame="1"/>
        </w:rPr>
        <w:t>SE  t</w:t>
      </w:r>
      <w:proofErr w:type="gramEnd"/>
      <w:r w:rsidRPr="00ED5771">
        <w:rPr>
          <w:rStyle w:val="gd15mcfceub"/>
          <w:rFonts w:ascii="Lucida Console" w:hAnsi="Lucida Console"/>
          <w:color w:val="000000"/>
          <w:sz w:val="16"/>
          <w:szCs w:val="16"/>
          <w:bdr w:val="none" w:sz="0" w:space="0" w:color="auto" w:frame="1"/>
        </w:rPr>
        <w:t xml:space="preserve"> value  </w:t>
      </w:r>
      <w:proofErr w:type="spellStart"/>
      <w:r w:rsidRPr="00ED5771">
        <w:rPr>
          <w:rStyle w:val="gd15mcfceub"/>
          <w:rFonts w:ascii="Lucida Console" w:hAnsi="Lucida Console"/>
          <w:color w:val="000000"/>
          <w:sz w:val="16"/>
          <w:szCs w:val="16"/>
          <w:bdr w:val="none" w:sz="0" w:space="0" w:color="auto" w:frame="1"/>
        </w:rPr>
        <w:t>Pr</w:t>
      </w:r>
      <w:proofErr w:type="spellEnd"/>
      <w:r w:rsidRPr="00ED5771">
        <w:rPr>
          <w:rStyle w:val="gd15mcfceub"/>
          <w:rFonts w:ascii="Lucida Console" w:hAnsi="Lucida Console"/>
          <w:color w:val="000000"/>
          <w:sz w:val="16"/>
          <w:szCs w:val="16"/>
          <w:bdr w:val="none" w:sz="0" w:space="0" w:color="auto" w:frame="1"/>
        </w:rPr>
        <w:t xml:space="preserve">(&gt;|t|)    </w:t>
      </w:r>
    </w:p>
    <w:p w14:paraId="67920FA6"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w:t>
      </w:r>
      <w:proofErr w:type="gramEnd"/>
      <w:r w:rsidRPr="00ED5771">
        <w:rPr>
          <w:rStyle w:val="gd15mcfceub"/>
          <w:rFonts w:ascii="Lucida Console" w:hAnsi="Lucida Console"/>
          <w:color w:val="000000"/>
          <w:sz w:val="16"/>
          <w:szCs w:val="16"/>
          <w:bdr w:val="none" w:sz="0" w:space="0" w:color="auto" w:frame="1"/>
        </w:rPr>
        <w:t>Intercept)                    1.289362  0.069170  18.6405 &lt; 2.2e-16 ***</w:t>
      </w:r>
    </w:p>
    <w:p w14:paraId="696F392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w:t>
      </w:r>
      <w:proofErr w:type="gramEnd"/>
      <w:r w:rsidRPr="00ED5771">
        <w:rPr>
          <w:rStyle w:val="gd15mcfceub"/>
          <w:rFonts w:ascii="Lucida Console" w:hAnsi="Lucida Console"/>
          <w:color w:val="000000"/>
          <w:sz w:val="16"/>
          <w:szCs w:val="16"/>
          <w:bdr w:val="none" w:sz="0" w:space="0" w:color="auto" w:frame="1"/>
        </w:rPr>
        <w:t>Intercept)                   -2.204063  0.116060 -18.9907 &lt; 2.2e-16 ***</w:t>
      </w:r>
    </w:p>
    <w:p w14:paraId="6AEFA16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                 -0.028367  0.202070  -0.1404   0.88910    </w:t>
      </w:r>
    </w:p>
    <w:p w14:paraId="06107E6F"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1                  1.406116  0.309210   4.5475 5.398e-05 ***</w:t>
      </w:r>
    </w:p>
    <w:p w14:paraId="41CF25D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                 -0.026283  0.113580  -0.2314   0.81824    </w:t>
      </w:r>
    </w:p>
    <w:p w14:paraId="42EB87D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2                  0.820190  0.171899   4.7714 2.705e-05 ***</w:t>
      </w:r>
    </w:p>
    <w:p w14:paraId="60C6272E"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less.factor</w:t>
      </w:r>
      <w:proofErr w:type="spellEnd"/>
      <w:proofErr w:type="gramEnd"/>
      <w:r w:rsidRPr="00ED5771">
        <w:rPr>
          <w:rStyle w:val="gd15mcfceub"/>
          <w:rFonts w:ascii="Lucida Console" w:hAnsi="Lucida Console"/>
          <w:color w:val="000000"/>
          <w:sz w:val="16"/>
          <w:szCs w:val="16"/>
          <w:bdr w:val="none" w:sz="0" w:space="0" w:color="auto" w:frame="1"/>
        </w:rPr>
        <w:t>(Male)1                 -0.684037  0.052785 -12.9588 1.608e-15 ***</w:t>
      </w:r>
    </w:p>
    <w:p w14:paraId="2CD9E9C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more.factor</w:t>
      </w:r>
      <w:proofErr w:type="spellEnd"/>
      <w:proofErr w:type="gramEnd"/>
      <w:r w:rsidRPr="00ED5771">
        <w:rPr>
          <w:rStyle w:val="gd15mcfceub"/>
          <w:rFonts w:ascii="Lucida Console" w:hAnsi="Lucida Console"/>
          <w:color w:val="000000"/>
          <w:sz w:val="16"/>
          <w:szCs w:val="16"/>
          <w:bdr w:val="none" w:sz="0" w:space="0" w:color="auto" w:frame="1"/>
        </w:rPr>
        <w:t>(Male)1                  0.893250  0.140028   6.3791 1.722e-07 ***</w:t>
      </w:r>
    </w:p>
    <w:p w14:paraId="3EEA378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factor(Male)1   -0.341640  0.245836  -1.3897   0.17271    </w:t>
      </w:r>
    </w:p>
    <w:p w14:paraId="3A60434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 xml:space="preserve">1:factor(Male)1   -0.587356  0.375672  -1.5635   0.12623    </w:t>
      </w:r>
    </w:p>
    <w:p w14:paraId="1A00E3F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factor(Male)1   -0.239188  0.150269  -1.5917   0.11973    </w:t>
      </w:r>
    </w:p>
    <w:p w14:paraId="2F363BE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Male)1   -0.425459  0.205162  -2.0738   0.04493 *</w:t>
      </w:r>
      <w:r w:rsidRPr="00ED5771">
        <w:rPr>
          <w:rStyle w:val="gd15mcfceub"/>
          <w:rFonts w:ascii="Lucida Console" w:hAnsi="Lucida Console"/>
          <w:color w:val="000000"/>
          <w:sz w:val="16"/>
          <w:szCs w:val="16"/>
          <w:bdr w:val="none" w:sz="0" w:space="0" w:color="auto" w:frame="1"/>
        </w:rPr>
        <w:t xml:space="preserve">  </w:t>
      </w:r>
    </w:p>
    <w:p w14:paraId="4EA5814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w:t>
      </w:r>
    </w:p>
    <w:p w14:paraId="3E5CA77B" w14:textId="77777777" w:rsidR="00ED5771" w:rsidRPr="00ED5771" w:rsidRDefault="00ED5771" w:rsidP="00ED5771">
      <w:pPr>
        <w:pStyle w:val="HTMLPreformatted"/>
        <w:shd w:val="clear" w:color="auto" w:fill="FFFFFF"/>
        <w:wordWrap w:val="0"/>
        <w:rPr>
          <w:rFonts w:ascii="Lucida Console" w:hAnsi="Lucida Console"/>
          <w:color w:val="000000"/>
          <w:sz w:val="16"/>
          <w:szCs w:val="16"/>
        </w:rPr>
      </w:pPr>
      <w:proofErr w:type="spellStart"/>
      <w:r w:rsidRPr="00ED5771">
        <w:rPr>
          <w:rStyle w:val="gd15mcfceub"/>
          <w:rFonts w:ascii="Lucida Console" w:hAnsi="Lucida Console"/>
          <w:color w:val="000000"/>
          <w:sz w:val="16"/>
          <w:szCs w:val="16"/>
          <w:bdr w:val="none" w:sz="0" w:space="0" w:color="auto" w:frame="1"/>
        </w:rPr>
        <w:t>Signif</w:t>
      </w:r>
      <w:proofErr w:type="spellEnd"/>
      <w:r w:rsidRPr="00ED5771">
        <w:rPr>
          <w:rStyle w:val="gd15mcfceub"/>
          <w:rFonts w:ascii="Lucida Console" w:hAnsi="Lucida Console"/>
          <w:color w:val="000000"/>
          <w:sz w:val="16"/>
          <w:szCs w:val="16"/>
          <w:bdr w:val="none" w:sz="0" w:space="0" w:color="auto" w:frame="1"/>
        </w:rPr>
        <w:t xml:space="preserve">. codes:  0 ‘***’ 0.001 ‘**’ 0.01 ‘*’ 0.05 ‘.’ 0.1 </w:t>
      </w:r>
      <w:proofErr w:type="gramStart"/>
      <w:r w:rsidRPr="00ED5771">
        <w:rPr>
          <w:rStyle w:val="gd15mcfceub"/>
          <w:rFonts w:ascii="Lucida Console" w:hAnsi="Lucida Console"/>
          <w:color w:val="000000"/>
          <w:sz w:val="16"/>
          <w:szCs w:val="16"/>
          <w:bdr w:val="none" w:sz="0" w:space="0" w:color="auto" w:frame="1"/>
        </w:rPr>
        <w:t>‘ ’</w:t>
      </w:r>
      <w:proofErr w:type="gramEnd"/>
      <w:r w:rsidRPr="00ED5771">
        <w:rPr>
          <w:rStyle w:val="gd15mcfceub"/>
          <w:rFonts w:ascii="Lucida Console" w:hAnsi="Lucida Console"/>
          <w:color w:val="000000"/>
          <w:sz w:val="16"/>
          <w:szCs w:val="16"/>
          <w:bdr w:val="none" w:sz="0" w:space="0" w:color="auto" w:frame="1"/>
        </w:rPr>
        <w:t xml:space="preserve"> 1</w:t>
      </w:r>
    </w:p>
    <w:p w14:paraId="0759C717" w14:textId="7A28878D" w:rsidR="00ED5771" w:rsidRPr="00583BEF" w:rsidRDefault="00ED5771">
      <w:pPr>
        <w:rPr>
          <w:sz w:val="16"/>
          <w:szCs w:val="16"/>
        </w:rPr>
      </w:pPr>
    </w:p>
    <w:p w14:paraId="553973F2"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                                    Coefficient        </w:t>
      </w:r>
      <w:proofErr w:type="gramStart"/>
      <w:r w:rsidRPr="00583BEF">
        <w:rPr>
          <w:rStyle w:val="gd15mcfceub"/>
          <w:rFonts w:ascii="Lucida Console" w:hAnsi="Lucida Console"/>
          <w:color w:val="000000"/>
          <w:sz w:val="16"/>
          <w:szCs w:val="16"/>
          <w:bdr w:val="none" w:sz="0" w:space="0" w:color="auto" w:frame="1"/>
        </w:rPr>
        <w:t>SE  t</w:t>
      </w:r>
      <w:proofErr w:type="gramEnd"/>
      <w:r w:rsidRPr="00583BEF">
        <w:rPr>
          <w:rStyle w:val="gd15mcfceub"/>
          <w:rFonts w:ascii="Lucida Console" w:hAnsi="Lucida Console"/>
          <w:color w:val="000000"/>
          <w:sz w:val="16"/>
          <w:szCs w:val="16"/>
          <w:bdr w:val="none" w:sz="0" w:space="0" w:color="auto" w:frame="1"/>
        </w:rPr>
        <w:t xml:space="preserve"> value  </w:t>
      </w:r>
      <w:proofErr w:type="spellStart"/>
      <w:r w:rsidRPr="00583BEF">
        <w:rPr>
          <w:rStyle w:val="gd15mcfceub"/>
          <w:rFonts w:ascii="Lucida Console" w:hAnsi="Lucida Console"/>
          <w:color w:val="000000"/>
          <w:sz w:val="16"/>
          <w:szCs w:val="16"/>
          <w:bdr w:val="none" w:sz="0" w:space="0" w:color="auto" w:frame="1"/>
        </w:rPr>
        <w:t>Pr</w:t>
      </w:r>
      <w:proofErr w:type="spellEnd"/>
      <w:r w:rsidRPr="00583BEF">
        <w:rPr>
          <w:rStyle w:val="gd15mcfceub"/>
          <w:rFonts w:ascii="Lucida Console" w:hAnsi="Lucida Console"/>
          <w:color w:val="000000"/>
          <w:sz w:val="16"/>
          <w:szCs w:val="16"/>
          <w:bdr w:val="none" w:sz="0" w:space="0" w:color="auto" w:frame="1"/>
        </w:rPr>
        <w:t xml:space="preserve">(&gt;|t|)    </w:t>
      </w:r>
    </w:p>
    <w:p w14:paraId="1822002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w:t>
      </w:r>
      <w:proofErr w:type="gramEnd"/>
      <w:r w:rsidRPr="00583BEF">
        <w:rPr>
          <w:rStyle w:val="gd15mcfceub"/>
          <w:rFonts w:ascii="Lucida Console" w:hAnsi="Lucida Console"/>
          <w:color w:val="000000"/>
          <w:sz w:val="16"/>
          <w:szCs w:val="16"/>
          <w:bdr w:val="none" w:sz="0" w:space="0" w:color="auto" w:frame="1"/>
        </w:rPr>
        <w:t>Intercept)                   -2.477554  0.103136 -24.0223 &lt; 2.2e-16 ***</w:t>
      </w:r>
    </w:p>
    <w:p w14:paraId="6B6DA27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w:t>
      </w:r>
      <w:proofErr w:type="gramEnd"/>
      <w:r w:rsidRPr="00583BEF">
        <w:rPr>
          <w:rStyle w:val="gd15mcfceub"/>
          <w:rFonts w:ascii="Lucida Console" w:hAnsi="Lucida Console"/>
          <w:color w:val="000000"/>
          <w:sz w:val="16"/>
          <w:szCs w:val="16"/>
          <w:bdr w:val="none" w:sz="0" w:space="0" w:color="auto" w:frame="1"/>
        </w:rPr>
        <w:t>Intercept)                     0.393257  0.059481   6.6115 5.182e-07 ***</w:t>
      </w:r>
    </w:p>
    <w:p w14:paraId="67FE096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1                  1.386677  0.215793   6.4260 8.281e-07 ***</w:t>
      </w:r>
    </w:p>
    <w:p w14:paraId="17BB25A9"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                   0.092336  0.199362   0.4632  0.647106    </w:t>
      </w:r>
    </w:p>
    <w:p w14:paraId="01A08031"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                  0.659893  0.199296   3.3111  0.002732 ** </w:t>
      </w:r>
    </w:p>
    <w:p w14:paraId="0562895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                   0.092935  0.097249   0.9556  0.348058    </w:t>
      </w:r>
    </w:p>
    <w:p w14:paraId="303B37D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1                  0.473395  0.142710   3.3172  0.002690 ** </w:t>
      </w:r>
    </w:p>
    <w:p w14:paraId="6AD99CF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1                  -0.081299  0.068998  -1.1783  0.249351    </w:t>
      </w:r>
    </w:p>
    <w:p w14:paraId="396754D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2                  0.093763  0.196976   0.4760  0.638042    </w:t>
      </w:r>
    </w:p>
    <w:p w14:paraId="4C2F42B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2                  -0.102405  0.068005  -1.5059  0.144159    </w:t>
      </w:r>
    </w:p>
    <w:p w14:paraId="4C1FCC5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3                  0.275603  0.229957   1.1985  0.241533    </w:t>
      </w:r>
    </w:p>
    <w:p w14:paraId="7AEFC9BF"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Race)3                  -0.589975  0.083508  -7.0649 1.675e-07 ***</w:t>
      </w:r>
    </w:p>
    <w:p w14:paraId="5C1BACE8"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1   -0.691504  0.475897  -1.4531  0.158173    </w:t>
      </w:r>
    </w:p>
    <w:p w14:paraId="2CC5185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Race)1    -0.481248  0.240902  -1.9977  0.056312 .</w:t>
      </w:r>
      <w:r w:rsidRPr="00583BEF">
        <w:rPr>
          <w:rStyle w:val="gd15mcfceub"/>
          <w:rFonts w:ascii="Lucida Console" w:hAnsi="Lucida Console"/>
          <w:color w:val="000000"/>
          <w:sz w:val="16"/>
          <w:szCs w:val="16"/>
          <w:bdr w:val="none" w:sz="0" w:space="0" w:color="auto" w:frame="1"/>
        </w:rPr>
        <w:t xml:space="preserve">  </w:t>
      </w:r>
    </w:p>
    <w:p w14:paraId="2042EC0A"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1   -0.333759  0.221306  -1.5081  0.143578    </w:t>
      </w:r>
    </w:p>
    <w:p w14:paraId="426604D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1    -0.140096  0.121594  -1.1522  0.259738    </w:t>
      </w:r>
    </w:p>
    <w:p w14:paraId="5ED4715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Race)2   -0.610439  0.352500  -1.7317  0.095171 .</w:t>
      </w:r>
      <w:r w:rsidRPr="00583BEF">
        <w:rPr>
          <w:rStyle w:val="gd15mcfceub"/>
          <w:rFonts w:ascii="Lucida Console" w:hAnsi="Lucida Console"/>
          <w:color w:val="000000"/>
          <w:sz w:val="16"/>
          <w:szCs w:val="16"/>
          <w:bdr w:val="none" w:sz="0" w:space="0" w:color="auto" w:frame="1"/>
        </w:rPr>
        <w:t xml:space="preserve">  </w:t>
      </w:r>
    </w:p>
    <w:p w14:paraId="170CEA2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2    -0.219752  0.234891  -0.9356  0.358113    </w:t>
      </w:r>
    </w:p>
    <w:p w14:paraId="657FA1F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2:factor(Race)2   -0.601819  0.317361  -1.8963  0.069082 .</w:t>
      </w:r>
      <w:r w:rsidRPr="00583BEF">
        <w:rPr>
          <w:rStyle w:val="gd15mcfceub"/>
          <w:rFonts w:ascii="Lucida Console" w:hAnsi="Lucida Console"/>
          <w:color w:val="000000"/>
          <w:sz w:val="16"/>
          <w:szCs w:val="16"/>
          <w:bdr w:val="none" w:sz="0" w:space="0" w:color="auto" w:frame="1"/>
        </w:rPr>
        <w:t xml:space="preserve">  </w:t>
      </w:r>
    </w:p>
    <w:p w14:paraId="6C74C190"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2    -0.062737  0.115937  -0.5411  0.593023    </w:t>
      </w:r>
    </w:p>
    <w:p w14:paraId="5632ACC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3   -0.990922  0.678717  -1.4600  0.156271    </w:t>
      </w:r>
    </w:p>
    <w:p w14:paraId="711BCEC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3     0.050942  0.491940   0.1036  0.918319    </w:t>
      </w:r>
    </w:p>
    <w:p w14:paraId="52D8526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3    0.081198  0.448536   0.1810  0.857748    </w:t>
      </w:r>
    </w:p>
    <w:p w14:paraId="4FDE168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3     0.116017  0.227332   0.5103  0.614118    </w:t>
      </w:r>
    </w:p>
    <w:p w14:paraId="161416F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w:t>
      </w:r>
    </w:p>
    <w:p w14:paraId="1BC198E3" w14:textId="77777777" w:rsidR="00583BEF" w:rsidRPr="00583BEF" w:rsidRDefault="00583BEF" w:rsidP="00583BEF">
      <w:pPr>
        <w:pStyle w:val="HTMLPreformatted"/>
        <w:shd w:val="clear" w:color="auto" w:fill="FFFFFF"/>
        <w:wordWrap w:val="0"/>
        <w:rPr>
          <w:rFonts w:ascii="Lucida Console" w:hAnsi="Lucida Console"/>
          <w:color w:val="000000"/>
          <w:sz w:val="16"/>
          <w:szCs w:val="16"/>
        </w:rPr>
      </w:pPr>
      <w:proofErr w:type="spellStart"/>
      <w:r w:rsidRPr="00583BEF">
        <w:rPr>
          <w:rStyle w:val="gd15mcfceub"/>
          <w:rFonts w:ascii="Lucida Console" w:hAnsi="Lucida Console"/>
          <w:color w:val="000000"/>
          <w:sz w:val="16"/>
          <w:szCs w:val="16"/>
          <w:bdr w:val="none" w:sz="0" w:space="0" w:color="auto" w:frame="1"/>
        </w:rPr>
        <w:t>Signif</w:t>
      </w:r>
      <w:proofErr w:type="spellEnd"/>
      <w:r w:rsidRPr="00583BEF">
        <w:rPr>
          <w:rStyle w:val="gd15mcfceub"/>
          <w:rFonts w:ascii="Lucida Console" w:hAnsi="Lucida Console"/>
          <w:color w:val="000000"/>
          <w:sz w:val="16"/>
          <w:szCs w:val="16"/>
          <w:bdr w:val="none" w:sz="0" w:space="0" w:color="auto" w:frame="1"/>
        </w:rPr>
        <w:t xml:space="preserve">. codes:  0 ‘***’ 0.001 ‘**’ 0.01 ‘*’ 0.05 ‘.’ 0.1 </w:t>
      </w:r>
      <w:proofErr w:type="gramStart"/>
      <w:r w:rsidRPr="00583BEF">
        <w:rPr>
          <w:rStyle w:val="gd15mcfceub"/>
          <w:rFonts w:ascii="Lucida Console" w:hAnsi="Lucida Console"/>
          <w:color w:val="000000"/>
          <w:sz w:val="16"/>
          <w:szCs w:val="16"/>
          <w:bdr w:val="none" w:sz="0" w:space="0" w:color="auto" w:frame="1"/>
        </w:rPr>
        <w:t>‘ ’</w:t>
      </w:r>
      <w:proofErr w:type="gramEnd"/>
      <w:r w:rsidRPr="00583BEF">
        <w:rPr>
          <w:rStyle w:val="gd15mcfceub"/>
          <w:rFonts w:ascii="Lucida Console" w:hAnsi="Lucida Console"/>
          <w:color w:val="000000"/>
          <w:sz w:val="16"/>
          <w:szCs w:val="16"/>
          <w:bdr w:val="none" w:sz="0" w:space="0" w:color="auto" w:frame="1"/>
        </w:rPr>
        <w:t xml:space="preserve"> 1</w:t>
      </w:r>
    </w:p>
    <w:p w14:paraId="7FE52DB2" w14:textId="70E88A3D" w:rsidR="00583BEF" w:rsidRDefault="00583BEF">
      <w:pPr>
        <w:rPr>
          <w:sz w:val="16"/>
          <w:szCs w:val="16"/>
        </w:rPr>
      </w:pPr>
    </w:p>
    <w:p w14:paraId="240C3D60" w14:textId="77777777" w:rsidR="002930BA" w:rsidRDefault="002930BA">
      <w:pPr>
        <w:rPr>
          <w:sz w:val="16"/>
          <w:szCs w:val="16"/>
        </w:rPr>
      </w:pPr>
    </w:p>
    <w:p w14:paraId="505D8FF9"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lastRenderedPageBreak/>
        <w:t xml:space="preserve">                              Coefficient        </w:t>
      </w:r>
      <w:proofErr w:type="gramStart"/>
      <w:r w:rsidRPr="002930BA">
        <w:rPr>
          <w:rStyle w:val="gd15mcfceub"/>
          <w:rFonts w:ascii="Lucida Console" w:hAnsi="Lucida Console"/>
          <w:color w:val="000000"/>
          <w:sz w:val="16"/>
          <w:szCs w:val="16"/>
          <w:bdr w:val="none" w:sz="0" w:space="0" w:color="auto" w:frame="1"/>
        </w:rPr>
        <w:t>SE  t</w:t>
      </w:r>
      <w:proofErr w:type="gramEnd"/>
      <w:r w:rsidRPr="002930BA">
        <w:rPr>
          <w:rStyle w:val="gd15mcfceub"/>
          <w:rFonts w:ascii="Lucida Console" w:hAnsi="Lucida Console"/>
          <w:color w:val="000000"/>
          <w:sz w:val="16"/>
          <w:szCs w:val="16"/>
          <w:bdr w:val="none" w:sz="0" w:space="0" w:color="auto" w:frame="1"/>
        </w:rPr>
        <w:t xml:space="preserve"> value  </w:t>
      </w:r>
      <w:proofErr w:type="spellStart"/>
      <w:r w:rsidRPr="002930BA">
        <w:rPr>
          <w:rStyle w:val="gd15mcfceub"/>
          <w:rFonts w:ascii="Lucida Console" w:hAnsi="Lucida Console"/>
          <w:color w:val="000000"/>
          <w:sz w:val="16"/>
          <w:szCs w:val="16"/>
          <w:bdr w:val="none" w:sz="0" w:space="0" w:color="auto" w:frame="1"/>
        </w:rPr>
        <w:t>Pr</w:t>
      </w:r>
      <w:proofErr w:type="spellEnd"/>
      <w:r w:rsidRPr="002930BA">
        <w:rPr>
          <w:rStyle w:val="gd15mcfceub"/>
          <w:rFonts w:ascii="Lucida Console" w:hAnsi="Lucida Console"/>
          <w:color w:val="000000"/>
          <w:sz w:val="16"/>
          <w:szCs w:val="16"/>
          <w:bdr w:val="none" w:sz="0" w:space="0" w:color="auto" w:frame="1"/>
        </w:rPr>
        <w:t xml:space="preserve">(&gt;|t|)    </w:t>
      </w:r>
    </w:p>
    <w:p w14:paraId="306926D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w:t>
      </w:r>
      <w:proofErr w:type="gramEnd"/>
      <w:r w:rsidRPr="002930BA">
        <w:rPr>
          <w:rStyle w:val="gd15mcfceub"/>
          <w:rFonts w:ascii="Lucida Console" w:hAnsi="Lucida Console"/>
          <w:color w:val="000000"/>
          <w:sz w:val="16"/>
          <w:szCs w:val="16"/>
          <w:bdr w:val="none" w:sz="0" w:space="0" w:color="auto" w:frame="1"/>
        </w:rPr>
        <w:t>Intercept)                   -2.628548  0.152742 -17.2090 &lt; 2.2e-16 ***</w:t>
      </w:r>
    </w:p>
    <w:p w14:paraId="4D02CDD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w:t>
      </w:r>
      <w:proofErr w:type="gramEnd"/>
      <w:r w:rsidRPr="002930BA">
        <w:rPr>
          <w:rStyle w:val="gd15mcfceub"/>
          <w:rFonts w:ascii="Lucida Console" w:hAnsi="Lucida Console"/>
          <w:color w:val="000000"/>
          <w:sz w:val="16"/>
          <w:szCs w:val="16"/>
          <w:bdr w:val="none" w:sz="0" w:space="0" w:color="auto" w:frame="1"/>
        </w:rPr>
        <w:t>Intercept)                     0.567307  0.065571   8.6518 1.626e-10 ***</w:t>
      </w:r>
    </w:p>
    <w:p w14:paraId="7FA031A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1                  1.507050  0.231053   6.5225 1.096e-07 ***</w:t>
      </w:r>
    </w:p>
    <w:p w14:paraId="3F9DF7D6"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1                   0.283344  0.169014   1.6765  0.101859    </w:t>
      </w:r>
    </w:p>
    <w:p w14:paraId="2A39A5AF"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                  0.528786  0.209156   2.5282  0.015741 *  </w:t>
      </w:r>
    </w:p>
    <w:p w14:paraId="0095F55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2                   0.141794  0.093281   1.5201  0.136771    </w:t>
      </w:r>
    </w:p>
    <w:p w14:paraId="13F2622D"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thin.factor</w:t>
      </w:r>
      <w:proofErr w:type="spellEnd"/>
      <w:proofErr w:type="gramEnd"/>
      <w:r w:rsidRPr="002930BA">
        <w:rPr>
          <w:rStyle w:val="gd15mcfceub"/>
          <w:rFonts w:ascii="Lucida Console" w:hAnsi="Lucida Console"/>
          <w:color w:val="000000"/>
          <w:sz w:val="16"/>
          <w:szCs w:val="16"/>
          <w:bdr w:val="none" w:sz="0" w:space="0" w:color="auto" w:frame="1"/>
        </w:rPr>
        <w:t xml:space="preserve">(Male)1                  0.402264  0.168286   2.3904  0.021894 *  </w:t>
      </w:r>
    </w:p>
    <w:p w14:paraId="54AD2214"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big.factor</w:t>
      </w:r>
      <w:proofErr w:type="spellEnd"/>
      <w:proofErr w:type="gramEnd"/>
      <w:r w:rsidRPr="002930BA">
        <w:rPr>
          <w:rStyle w:val="gd15mcfceub"/>
          <w:rFonts w:ascii="Lucida Console" w:hAnsi="Lucida Console"/>
          <w:color w:val="000000"/>
          <w:sz w:val="16"/>
          <w:szCs w:val="16"/>
          <w:bdr w:val="none" w:sz="0" w:space="0" w:color="auto" w:frame="1"/>
        </w:rPr>
        <w:t>(Male)1                  -0.472475  0.058155  -8.1244 7.827e-10 ***</w:t>
      </w:r>
    </w:p>
    <w:p w14:paraId="1101346B"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 xml:space="preserve">1:factor(Male)1   -0.678666  0.320680  -2.1163  0.040924 *  </w:t>
      </w:r>
    </w:p>
    <w:p w14:paraId="7644B24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Male)1    -0.668309  0.236005  -2.8318  0.007364 **</w:t>
      </w:r>
      <w:r w:rsidRPr="002930BA">
        <w:rPr>
          <w:rStyle w:val="gd15mcfceub"/>
          <w:rFonts w:ascii="Lucida Console" w:hAnsi="Lucida Console"/>
          <w:color w:val="000000"/>
          <w:sz w:val="16"/>
          <w:szCs w:val="16"/>
          <w:bdr w:val="none" w:sz="0" w:space="0" w:color="auto" w:frame="1"/>
        </w:rPr>
        <w:t xml:space="preserve"> </w:t>
      </w:r>
    </w:p>
    <w:p w14:paraId="4477491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factor(Male)1   -0.033828  0.247095  -0.1369  0.891831    </w:t>
      </w:r>
    </w:p>
    <w:p w14:paraId="2F3C03B3"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 xml:space="preserve">2:factor(Male)1    -0.265625  0.128621  -2.0652  0.045778 *  </w:t>
      </w:r>
    </w:p>
    <w:p w14:paraId="2C66A5AC"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w:t>
      </w:r>
    </w:p>
    <w:p w14:paraId="78EE816F" w14:textId="77777777" w:rsidR="002930BA" w:rsidRPr="002930BA" w:rsidRDefault="002930BA" w:rsidP="002930BA">
      <w:pPr>
        <w:pStyle w:val="HTMLPreformatted"/>
        <w:shd w:val="clear" w:color="auto" w:fill="FFFFFF"/>
        <w:wordWrap w:val="0"/>
        <w:rPr>
          <w:rFonts w:ascii="Lucida Console" w:hAnsi="Lucida Console"/>
          <w:color w:val="000000"/>
          <w:sz w:val="16"/>
          <w:szCs w:val="16"/>
        </w:rPr>
      </w:pPr>
      <w:proofErr w:type="spellStart"/>
      <w:r w:rsidRPr="002930BA">
        <w:rPr>
          <w:rStyle w:val="gd15mcfceub"/>
          <w:rFonts w:ascii="Lucida Console" w:hAnsi="Lucida Console"/>
          <w:color w:val="000000"/>
          <w:sz w:val="16"/>
          <w:szCs w:val="16"/>
          <w:bdr w:val="none" w:sz="0" w:space="0" w:color="auto" w:frame="1"/>
        </w:rPr>
        <w:t>Signif</w:t>
      </w:r>
      <w:proofErr w:type="spellEnd"/>
      <w:r w:rsidRPr="002930BA">
        <w:rPr>
          <w:rStyle w:val="gd15mcfceub"/>
          <w:rFonts w:ascii="Lucida Console" w:hAnsi="Lucida Console"/>
          <w:color w:val="000000"/>
          <w:sz w:val="16"/>
          <w:szCs w:val="16"/>
          <w:bdr w:val="none" w:sz="0" w:space="0" w:color="auto" w:frame="1"/>
        </w:rPr>
        <w:t xml:space="preserve">. codes:  0 ‘***’ 0.001 ‘**’ 0.01 ‘*’ 0.05 ‘.’ 0.1 </w:t>
      </w:r>
      <w:proofErr w:type="gramStart"/>
      <w:r w:rsidRPr="002930BA">
        <w:rPr>
          <w:rStyle w:val="gd15mcfceub"/>
          <w:rFonts w:ascii="Lucida Console" w:hAnsi="Lucida Console"/>
          <w:color w:val="000000"/>
          <w:sz w:val="16"/>
          <w:szCs w:val="16"/>
          <w:bdr w:val="none" w:sz="0" w:space="0" w:color="auto" w:frame="1"/>
        </w:rPr>
        <w:t>‘ ’</w:t>
      </w:r>
      <w:proofErr w:type="gramEnd"/>
      <w:r w:rsidRPr="002930BA">
        <w:rPr>
          <w:rStyle w:val="gd15mcfceub"/>
          <w:rFonts w:ascii="Lucida Console" w:hAnsi="Lucida Console"/>
          <w:color w:val="000000"/>
          <w:sz w:val="16"/>
          <w:szCs w:val="16"/>
          <w:bdr w:val="none" w:sz="0" w:space="0" w:color="auto" w:frame="1"/>
        </w:rPr>
        <w:t xml:space="preserve"> 1</w:t>
      </w:r>
    </w:p>
    <w:p w14:paraId="45DDFBE0" w14:textId="0DFA722D" w:rsidR="002930BA" w:rsidRDefault="002930BA">
      <w:pPr>
        <w:rPr>
          <w:sz w:val="16"/>
          <w:szCs w:val="16"/>
        </w:rPr>
      </w:pPr>
    </w:p>
    <w:p w14:paraId="5BFAD4C7" w14:textId="40C1CB7B" w:rsidR="002D77E3" w:rsidRDefault="002D77E3">
      <w:pPr>
        <w:rPr>
          <w:sz w:val="16"/>
          <w:szCs w:val="16"/>
        </w:rPr>
      </w:pPr>
    </w:p>
    <w:p w14:paraId="1F61131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                                               Coefficient        </w:t>
      </w:r>
      <w:proofErr w:type="gramStart"/>
      <w:r w:rsidRPr="002D77E3">
        <w:rPr>
          <w:rStyle w:val="gd15mcfceub"/>
          <w:rFonts w:ascii="Lucida Console" w:hAnsi="Lucida Console"/>
          <w:color w:val="000000"/>
          <w:sz w:val="16"/>
          <w:szCs w:val="16"/>
          <w:bdr w:val="none" w:sz="0" w:space="0" w:color="auto" w:frame="1"/>
        </w:rPr>
        <w:t>SE  t</w:t>
      </w:r>
      <w:proofErr w:type="gramEnd"/>
      <w:r w:rsidRPr="002D77E3">
        <w:rPr>
          <w:rStyle w:val="gd15mcfceub"/>
          <w:rFonts w:ascii="Lucida Console" w:hAnsi="Lucida Console"/>
          <w:color w:val="000000"/>
          <w:sz w:val="16"/>
          <w:szCs w:val="16"/>
          <w:bdr w:val="none" w:sz="0" w:space="0" w:color="auto" w:frame="1"/>
        </w:rPr>
        <w:t xml:space="preserve"> value </w:t>
      </w:r>
      <w:proofErr w:type="spellStart"/>
      <w:r w:rsidRPr="002D77E3">
        <w:rPr>
          <w:rStyle w:val="gd15mcfceub"/>
          <w:rFonts w:ascii="Lucida Console" w:hAnsi="Lucida Console"/>
          <w:color w:val="000000"/>
          <w:sz w:val="16"/>
          <w:szCs w:val="16"/>
          <w:bdr w:val="none" w:sz="0" w:space="0" w:color="auto" w:frame="1"/>
        </w:rPr>
        <w:t>Pr</w:t>
      </w:r>
      <w:proofErr w:type="spellEnd"/>
      <w:r w:rsidRPr="002D77E3">
        <w:rPr>
          <w:rStyle w:val="gd15mcfceub"/>
          <w:rFonts w:ascii="Lucida Console" w:hAnsi="Lucida Console"/>
          <w:color w:val="000000"/>
          <w:sz w:val="16"/>
          <w:szCs w:val="16"/>
          <w:bdr w:val="none" w:sz="0" w:space="0" w:color="auto" w:frame="1"/>
        </w:rPr>
        <w:t xml:space="preserve">(&gt;|t|)   </w:t>
      </w:r>
    </w:p>
    <w:p w14:paraId="6A252C6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w:t>
      </w:r>
      <w:proofErr w:type="gramEnd"/>
      <w:r w:rsidRPr="002D77E3">
        <w:rPr>
          <w:rStyle w:val="gd15mcfceub"/>
          <w:rFonts w:ascii="Lucida Console" w:hAnsi="Lucida Console"/>
          <w:color w:val="000000"/>
          <w:sz w:val="16"/>
          <w:szCs w:val="16"/>
          <w:bdr w:val="none" w:sz="0" w:space="0" w:color="auto" w:frame="1"/>
        </w:rPr>
        <w:t>Intercept)                                 -2.787369  0.223258 -12.4850 0.006354 **</w:t>
      </w:r>
    </w:p>
    <w:p w14:paraId="2F25FC6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w:t>
      </w:r>
      <w:proofErr w:type="gramEnd"/>
      <w:r w:rsidRPr="002D77E3">
        <w:rPr>
          <w:rStyle w:val="gd15mcfceub"/>
          <w:rFonts w:ascii="Lucida Console" w:hAnsi="Lucida Console"/>
          <w:color w:val="000000"/>
          <w:sz w:val="16"/>
          <w:szCs w:val="16"/>
          <w:bdr w:val="none" w:sz="0" w:space="0" w:color="auto" w:frame="1"/>
        </w:rPr>
        <w:t xml:space="preserve">Intercept)                                   0.602789  0.081977   7.3532 0.017997 * </w:t>
      </w:r>
    </w:p>
    <w:p w14:paraId="5F500A9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                                1.571743  0.470222   3.3426 0.079038 . </w:t>
      </w:r>
    </w:p>
    <w:p w14:paraId="1CB2947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                                 0.509832  0.279065   1.8269 0.209238   </w:t>
      </w:r>
    </w:p>
    <w:p w14:paraId="09F6D57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                                0.617888  0.324975   1.9013 0.197618   </w:t>
      </w:r>
    </w:p>
    <w:p w14:paraId="5D67816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                                 0.148177  0.135426   1.0942 0.388078   </w:t>
      </w:r>
    </w:p>
    <w:p w14:paraId="66DC4A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                                0.503719  0.251348   2.0041 0.182951   </w:t>
      </w:r>
    </w:p>
    <w:p w14:paraId="2C20E52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                                -0.416890  0.071608  -5.8219 0.028259 * </w:t>
      </w:r>
    </w:p>
    <w:p w14:paraId="050519E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1                                0.739197  0.247491   2.9868 0.096195 . </w:t>
      </w:r>
    </w:p>
    <w:p w14:paraId="2FBED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1                                 0.159161  0.097887   1.6260 0.245470   </w:t>
      </w:r>
    </w:p>
    <w:p w14:paraId="482A6FC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2                                0.056888  0.352443   0.1614 0.886602   </w:t>
      </w:r>
    </w:p>
    <w:p w14:paraId="1F1013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2                                 0.017310  0.084088   0.2059 0.855957   </w:t>
      </w:r>
    </w:p>
    <w:p w14:paraId="46D8EF4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3                                0.516605  0.362886   1.4236 0.290558   </w:t>
      </w:r>
    </w:p>
    <w:p w14:paraId="0B60F0A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3                                -0.657660  0.107395  -6.1238 0.025645 * </w:t>
      </w:r>
    </w:p>
    <w:p w14:paraId="20FE1449"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                 -0.323819  0.532617  -0.6080 0.605046   </w:t>
      </w:r>
    </w:p>
    <w:p w14:paraId="4E5CFC8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                  -0.759586  0.435000  -1.7462 0.222895   </w:t>
      </w:r>
    </w:p>
    <w:p w14:paraId="60508FD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                  0.076122  0.396544   0.1920 0.865495   </w:t>
      </w:r>
    </w:p>
    <w:p w14:paraId="0DAC4D2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                  -0.151410  0.173663  -0.8719 0.475217   </w:t>
      </w:r>
    </w:p>
    <w:p w14:paraId="2617D32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1                 -0.708253  0.686484  -1.0317 0.410636   </w:t>
      </w:r>
    </w:p>
    <w:p w14:paraId="7B0BD1F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1                  -0.678501  0.359824  -1.8856 0.199995   </w:t>
      </w:r>
    </w:p>
    <w:p w14:paraId="0F839C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1                 -0.581748  0.342000  -1.7010 0.231045   </w:t>
      </w:r>
    </w:p>
    <w:p w14:paraId="47158A7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1                  -0.197736  0.171763  -1.1512 0.368692   </w:t>
      </w:r>
    </w:p>
    <w:p w14:paraId="206DFB4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2                  0.586052  0.532716   1.1001 0.385998   </w:t>
      </w:r>
    </w:p>
    <w:p w14:paraId="364CC86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2                  -0.156981  0.346168  -0.4535 0.694654   </w:t>
      </w:r>
    </w:p>
    <w:p w14:paraId="3AB0DE7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2                 -0.095211  0.521543  -0.1826 0.871975   </w:t>
      </w:r>
    </w:p>
    <w:p w14:paraId="2E52C31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2                  -0.043951  0.180646  -0.2433 0.830452   </w:t>
      </w:r>
    </w:p>
    <w:p w14:paraId="3813E12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3                 -1.068735  2.211968  -0.4832 0.676702   </w:t>
      </w:r>
    </w:p>
    <w:p w14:paraId="6DB0DEF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3                  -0.517542  0.497121  -1.0411 0.407160   </w:t>
      </w:r>
    </w:p>
    <w:p w14:paraId="3567A9F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3                 -0.031818  0.741083  -0.0429 0.969655   </w:t>
      </w:r>
    </w:p>
    <w:p w14:paraId="64F02D9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3                   0.230309  0.341164   0.6751 0.569217   </w:t>
      </w:r>
    </w:p>
    <w:p w14:paraId="6D11D0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1                 -0.431116  0.310950  -1.3864 0.299938   </w:t>
      </w:r>
    </w:p>
    <w:p w14:paraId="5F88CA1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spellStart"/>
      <w:proofErr w:type="gramStart"/>
      <w:r w:rsidRPr="002D77E3">
        <w:rPr>
          <w:rStyle w:val="gd15mcfceub"/>
          <w:rFonts w:ascii="Lucida Console" w:hAnsi="Lucida Console"/>
          <w:color w:val="000000"/>
          <w:sz w:val="16"/>
          <w:szCs w:val="16"/>
          <w:highlight w:val="yellow"/>
          <w:bdr w:val="none" w:sz="0" w:space="0" w:color="auto" w:frame="1"/>
        </w:rPr>
        <w:t>big.factor</w:t>
      </w:r>
      <w:proofErr w:type="spellEnd"/>
      <w:proofErr w:type="gramEnd"/>
      <w:r w:rsidRPr="002D77E3">
        <w:rPr>
          <w:rStyle w:val="gd15mcfceub"/>
          <w:rFonts w:ascii="Lucida Console" w:hAnsi="Lucida Console"/>
          <w:color w:val="000000"/>
          <w:sz w:val="16"/>
          <w:szCs w:val="16"/>
          <w:highlight w:val="yellow"/>
          <w:bdr w:val="none" w:sz="0" w:space="0" w:color="auto" w:frame="1"/>
        </w:rPr>
        <w:t>(Male)1:factor(Race)1                  -0.515793  0.113407  -4.5482 0.045097 *</w:t>
      </w:r>
      <w:r w:rsidRPr="002D77E3">
        <w:rPr>
          <w:rStyle w:val="gd15mcfceub"/>
          <w:rFonts w:ascii="Lucida Console" w:hAnsi="Lucida Console"/>
          <w:color w:val="000000"/>
          <w:sz w:val="16"/>
          <w:szCs w:val="16"/>
          <w:bdr w:val="none" w:sz="0" w:space="0" w:color="auto" w:frame="1"/>
        </w:rPr>
        <w:t xml:space="preserve"> </w:t>
      </w:r>
    </w:p>
    <w:p w14:paraId="1DBEDFC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018728  0.429340   0.0436 0.969170   </w:t>
      </w:r>
    </w:p>
    <w:p w14:paraId="3E9AB6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207554  0.128851  -1.6108 0.248523   </w:t>
      </w:r>
    </w:p>
    <w:p w14:paraId="50560A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373424  0.411011  -0.9086 0.459489   </w:t>
      </w:r>
    </w:p>
    <w:p w14:paraId="0FD44D7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118440  0.161676   0.7326 0.540040   </w:t>
      </w:r>
    </w:p>
    <w:p w14:paraId="5EAC664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1    0.038892  0.742037   0.0524 0.962964   </w:t>
      </w:r>
    </w:p>
    <w:p w14:paraId="16DCBDC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1     0.083713  0.585852   0.1429 0.899472   </w:t>
      </w:r>
    </w:p>
    <w:p w14:paraId="2D68A10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1    0.405815  0.450316   0.9012 0.462605   </w:t>
      </w:r>
    </w:p>
    <w:p w14:paraId="21F581ED"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1    -0.037566  0.258325  -0.1454 0.897711   </w:t>
      </w:r>
    </w:p>
    <w:p w14:paraId="62861D6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Male)1:factor(Race)2   -2.112677  0.669397  -3.1561 0.087428 .</w:t>
      </w:r>
      <w:r w:rsidRPr="002D77E3">
        <w:rPr>
          <w:rStyle w:val="gd15mcfceub"/>
          <w:rFonts w:ascii="Lucida Console" w:hAnsi="Lucida Console"/>
          <w:color w:val="000000"/>
          <w:sz w:val="16"/>
          <w:szCs w:val="16"/>
          <w:bdr w:val="none" w:sz="0" w:space="0" w:color="auto" w:frame="1"/>
        </w:rPr>
        <w:t xml:space="preserve"> </w:t>
      </w:r>
    </w:p>
    <w:p w14:paraId="4E234DD0"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2     0.060664  0.507092   0.1196 0.915708   </w:t>
      </w:r>
    </w:p>
    <w:p w14:paraId="3B6D0A6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2   -0.802285  0.694038  -1.1560 0.367128   </w:t>
      </w:r>
    </w:p>
    <w:p w14:paraId="61347265"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2    -0.023123  0.256837  -0.0900 0.936467   </w:t>
      </w:r>
    </w:p>
    <w:p w14:paraId="341585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3    0.077248  3.938808   0.0196 0.986134   </w:t>
      </w:r>
    </w:p>
    <w:p w14:paraId="38A5CC0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3     1.084736  0.874270   1.2407 0.340503   </w:t>
      </w:r>
    </w:p>
    <w:p w14:paraId="4B920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3    0.150426  0.990618   0.1519 0.893239   </w:t>
      </w:r>
    </w:p>
    <w:p w14:paraId="3D02EF64" w14:textId="77777777" w:rsidR="002D77E3" w:rsidRPr="002D77E3" w:rsidRDefault="002D77E3" w:rsidP="002D77E3">
      <w:pPr>
        <w:pStyle w:val="HTMLPreformatted"/>
        <w:pBdr>
          <w:bottom w:val="single" w:sz="6" w:space="1" w:color="auto"/>
        </w:pBdr>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3    -0.161112  0.383494  -0.4201 0.715232   </w:t>
      </w:r>
    </w:p>
    <w:p w14:paraId="50AB2C7C" w14:textId="61C8F571"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757CD427" w14:textId="50E3CFC8"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EA70FFC" w14:textId="7A1D18B3"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9498948" w14:textId="25246B8B"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2239A0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Pr>
          <w:rStyle w:val="gd15mcfceub"/>
          <w:rFonts w:ascii="Lucida Console" w:hAnsi="Lucida Console"/>
          <w:color w:val="000000"/>
          <w:bdr w:val="none" w:sz="0" w:space="0" w:color="auto" w:frame="1"/>
        </w:rPr>
        <w:t xml:space="preserve">                                                            Coefficient        </w:t>
      </w:r>
      <w:proofErr w:type="gramStart"/>
      <w:r w:rsidRPr="000B5F5D">
        <w:rPr>
          <w:rStyle w:val="gd15mcfceub"/>
          <w:rFonts w:ascii="Lucida Console" w:hAnsi="Lucida Console"/>
          <w:color w:val="000000"/>
          <w:sz w:val="16"/>
          <w:szCs w:val="16"/>
          <w:bdr w:val="none" w:sz="0" w:space="0" w:color="auto" w:frame="1"/>
        </w:rPr>
        <w:t>SE  t</w:t>
      </w:r>
      <w:proofErr w:type="gramEnd"/>
      <w:r w:rsidRPr="000B5F5D">
        <w:rPr>
          <w:rStyle w:val="gd15mcfceub"/>
          <w:rFonts w:ascii="Lucida Console" w:hAnsi="Lucida Console"/>
          <w:color w:val="000000"/>
          <w:sz w:val="16"/>
          <w:szCs w:val="16"/>
          <w:bdr w:val="none" w:sz="0" w:space="0" w:color="auto" w:frame="1"/>
        </w:rPr>
        <w:t xml:space="preserve"> value </w:t>
      </w:r>
      <w:proofErr w:type="spellStart"/>
      <w:r w:rsidRPr="000B5F5D">
        <w:rPr>
          <w:rStyle w:val="gd15mcfceub"/>
          <w:rFonts w:ascii="Lucida Console" w:hAnsi="Lucida Console"/>
          <w:color w:val="000000"/>
          <w:sz w:val="16"/>
          <w:szCs w:val="16"/>
          <w:bdr w:val="none" w:sz="0" w:space="0" w:color="auto" w:frame="1"/>
        </w:rPr>
        <w:t>Pr</w:t>
      </w:r>
      <w:proofErr w:type="spellEnd"/>
      <w:r w:rsidRPr="000B5F5D">
        <w:rPr>
          <w:rStyle w:val="gd15mcfceub"/>
          <w:rFonts w:ascii="Lucida Console" w:hAnsi="Lucida Console"/>
          <w:color w:val="000000"/>
          <w:sz w:val="16"/>
          <w:szCs w:val="16"/>
          <w:bdr w:val="none" w:sz="0" w:space="0" w:color="auto" w:frame="1"/>
        </w:rPr>
        <w:t xml:space="preserve">(&gt;|t|)   </w:t>
      </w:r>
    </w:p>
    <w:p w14:paraId="6AD82B1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w:t>
      </w:r>
      <w:proofErr w:type="gramEnd"/>
      <w:r w:rsidRPr="000B5F5D">
        <w:rPr>
          <w:rStyle w:val="gd15mcfceub"/>
          <w:rFonts w:ascii="Lucida Console" w:hAnsi="Lucida Console"/>
          <w:color w:val="000000"/>
          <w:sz w:val="16"/>
          <w:szCs w:val="16"/>
          <w:bdr w:val="none" w:sz="0" w:space="0" w:color="auto" w:frame="1"/>
        </w:rPr>
        <w:t>Intercept)                                  1.398841  0.081824  17.0958 0.003404 **</w:t>
      </w:r>
    </w:p>
    <w:p w14:paraId="01F9446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w:t>
      </w:r>
      <w:proofErr w:type="gramEnd"/>
      <w:r w:rsidRPr="000B5F5D">
        <w:rPr>
          <w:rStyle w:val="gd15mcfceub"/>
          <w:rFonts w:ascii="Lucida Console" w:hAnsi="Lucida Console"/>
          <w:color w:val="000000"/>
          <w:sz w:val="16"/>
          <w:szCs w:val="16"/>
          <w:bdr w:val="none" w:sz="0" w:space="0" w:color="auto" w:frame="1"/>
        </w:rPr>
        <w:t>Intercept)                                 -2.638540  0.230532 -11.4454 0.007547 **</w:t>
      </w:r>
    </w:p>
    <w:p w14:paraId="52C20EC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                                0.170104  0.346569   0.4908 0.672122   </w:t>
      </w:r>
    </w:p>
    <w:p w14:paraId="79BE406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                                1.952506  0.510337   3.8259 0.062028 . </w:t>
      </w:r>
    </w:p>
    <w:p w14:paraId="12B9011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                               -0.088246  0.183254  -0.4816 0.677667   </w:t>
      </w:r>
    </w:p>
    <w:p w14:paraId="5E6C85C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                                0.932935  0.340463   2.7402 0.111369   </w:t>
      </w:r>
    </w:p>
    <w:p w14:paraId="0455381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Male)1                               -0.654804  0.062939 -10.4039 0.009113 **</w:t>
      </w:r>
    </w:p>
    <w:p w14:paraId="54560D3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                                1.300688  0.273345   4.7584 0.041439 * </w:t>
      </w:r>
    </w:p>
    <w:p w14:paraId="0446EE8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1                               -0.121749  0.117185  -1.0389 0.407950   </w:t>
      </w:r>
    </w:p>
    <w:p w14:paraId="30394CD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1                                1.400225  0.304280   4.6018 0.044121 * </w:t>
      </w:r>
    </w:p>
    <w:p w14:paraId="2145BC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2                               -0.304215  0.105140  -2.8934 0.101572   </w:t>
      </w:r>
    </w:p>
    <w:p w14:paraId="0B6AF4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2                                0.565642  0.337207   1.6774 0.235457   </w:t>
      </w:r>
    </w:p>
    <w:p w14:paraId="21401A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3                               -0.747003  0.133889  -5.5793 0.030656 * </w:t>
      </w:r>
    </w:p>
    <w:p w14:paraId="333709A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3                                0.857810  0.325264   2.6373 0.118713   </w:t>
      </w:r>
    </w:p>
    <w:p w14:paraId="617B19B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                 -0.564489  0.448575  -1.2584 0.335244   </w:t>
      </w:r>
    </w:p>
    <w:p w14:paraId="4A95B86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                 -0.875009  0.541222  -1.6167 0.247326   </w:t>
      </w:r>
    </w:p>
    <w:p w14:paraId="6CD1039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                 -0.017715  0.215787  -0.0821 0.942049   </w:t>
      </w:r>
    </w:p>
    <w:p w14:paraId="29848BF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                 -0.251344  0.387562  -0.6485 0.583162   </w:t>
      </w:r>
    </w:p>
    <w:p w14:paraId="5CF9FB7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1                 -0.336459  0.409745  -0.8211 0.497871   </w:t>
      </w:r>
    </w:p>
    <w:p w14:paraId="7D30C6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1                 -1.421378  0.666740  -2.1318 0.166688   </w:t>
      </w:r>
    </w:p>
    <w:p w14:paraId="5334F33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1                  0.110093  0.228546   0.4817 0.677570   </w:t>
      </w:r>
    </w:p>
    <w:p w14:paraId="316313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1                 -0.603548  0.426696  -1.4145 0.292830   </w:t>
      </w:r>
    </w:p>
    <w:p w14:paraId="40F9318C"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2                 -0.038242  0.380862  -0.1004 0.929178   </w:t>
      </w:r>
    </w:p>
    <w:p w14:paraId="32EE93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2                 -0.502458  0.520576  -0.9652 0.436281   </w:t>
      </w:r>
    </w:p>
    <w:p w14:paraId="05963A8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2                  0.208731  0.223050   0.9358 0.448163   </w:t>
      </w:r>
    </w:p>
    <w:p w14:paraId="6F503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2                 -0.470816  0.505879  -0.9307 0.450266   </w:t>
      </w:r>
    </w:p>
    <w:p w14:paraId="747715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3                 -0.493824  0.522141  -0.9458 0.444096   </w:t>
      </w:r>
    </w:p>
    <w:p w14:paraId="1773CFF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3                 -2.004086  3.706963  -0.5406 0.642921   </w:t>
      </w:r>
    </w:p>
    <w:p w14:paraId="50FEEDC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3                  0.448858  0.347828   1.2905 0.325953   </w:t>
      </w:r>
    </w:p>
    <w:p w14:paraId="5EF404F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3                  0.074303  0.594209   0.1250 0.911923   </w:t>
      </w:r>
    </w:p>
    <w:p w14:paraId="526E66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392204  0.134179  -2.9230 0.099825 . </w:t>
      </w:r>
    </w:p>
    <w:p w14:paraId="70687504"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891940  0.367314  -2.4283 0.135868   </w:t>
      </w:r>
    </w:p>
    <w:p w14:paraId="725E0D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152784  0.140664  -1.0862 0.390886   </w:t>
      </w:r>
    </w:p>
    <w:p w14:paraId="1D2C080F"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894888  0.428429  -2.0888 0.171942   </w:t>
      </w:r>
    </w:p>
    <w:p w14:paraId="3D3DE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214931  0.161757   1.3287 0.315263   </w:t>
      </w:r>
    </w:p>
    <w:p w14:paraId="0BEFE62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890934  0.421556  -2.1134 0.168904   </w:t>
      </w:r>
    </w:p>
    <w:p w14:paraId="0D5CF58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1    0.339247  0.579833   0.5851 0.617712   </w:t>
      </w:r>
    </w:p>
    <w:p w14:paraId="42441EF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1    0.819728  0.689073   1.1896 0.356278   </w:t>
      </w:r>
    </w:p>
    <w:p w14:paraId="4A6421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1   -0.263744  0.314300  -0.8391 0.489705   </w:t>
      </w:r>
    </w:p>
    <w:p w14:paraId="7E57A21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1    0.094664  0.456523   0.2074 0.854926   </w:t>
      </w:r>
    </w:p>
    <w:p w14:paraId="02F2218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2    0.315788  0.513545   0.6149 0.601250   </w:t>
      </w:r>
    </w:p>
    <w:p w14:paraId="1DFDE5E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2   -0.132270  0.598222  -0.2211 0.845532   </w:t>
      </w:r>
    </w:p>
    <w:p w14:paraId="306AAEC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2   -0.132358  0.281744  -0.4698 0.684752   </w:t>
      </w:r>
    </w:p>
    <w:p w14:paraId="07C01EE7"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2   -0.051159  0.657784  -0.0778 0.945088   </w:t>
      </w:r>
    </w:p>
    <w:p w14:paraId="706E3B2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3    1.486583  1.040241   1.4291 0.289207   </w:t>
      </w:r>
    </w:p>
    <w:p w14:paraId="4FDFA8E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3    1.730878  4.752993   0.3642 0.750631   </w:t>
      </w:r>
    </w:p>
    <w:p w14:paraId="525F4AB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3   -0.757526  0.498425  -1.5198 0.267912   </w:t>
      </w:r>
    </w:p>
    <w:p w14:paraId="2CC1E2B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3   -0.420993  0.787631  -0.5345 0.646457   </w:t>
      </w:r>
    </w:p>
    <w:p w14:paraId="25233B9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w:t>
      </w:r>
    </w:p>
    <w:p w14:paraId="53B27AD4" w14:textId="77777777" w:rsidR="000B5F5D" w:rsidRPr="000B5F5D" w:rsidRDefault="000B5F5D" w:rsidP="000B5F5D">
      <w:pPr>
        <w:pStyle w:val="HTMLPreformatted"/>
        <w:shd w:val="clear" w:color="auto" w:fill="FFFFFF"/>
        <w:wordWrap w:val="0"/>
        <w:rPr>
          <w:rFonts w:ascii="Lucida Console" w:hAnsi="Lucida Console"/>
          <w:color w:val="000000"/>
          <w:sz w:val="16"/>
          <w:szCs w:val="16"/>
        </w:rPr>
      </w:pPr>
      <w:proofErr w:type="spellStart"/>
      <w:r w:rsidRPr="000B5F5D">
        <w:rPr>
          <w:rStyle w:val="gd15mcfceub"/>
          <w:rFonts w:ascii="Lucida Console" w:hAnsi="Lucida Console"/>
          <w:color w:val="000000"/>
          <w:sz w:val="16"/>
          <w:szCs w:val="16"/>
          <w:bdr w:val="none" w:sz="0" w:space="0" w:color="auto" w:frame="1"/>
        </w:rPr>
        <w:t>Signif</w:t>
      </w:r>
      <w:proofErr w:type="spellEnd"/>
      <w:r w:rsidRPr="000B5F5D">
        <w:rPr>
          <w:rStyle w:val="gd15mcfceub"/>
          <w:rFonts w:ascii="Lucida Console" w:hAnsi="Lucida Console"/>
          <w:color w:val="000000"/>
          <w:sz w:val="16"/>
          <w:szCs w:val="16"/>
          <w:bdr w:val="none" w:sz="0" w:space="0" w:color="auto" w:frame="1"/>
        </w:rPr>
        <w:t xml:space="preserve">. codes:  0 ‘***’ 0.001 ‘**’ 0.01 ‘*’ 0.05 ‘.’ 0.1 </w:t>
      </w:r>
      <w:proofErr w:type="gramStart"/>
      <w:r w:rsidRPr="000B5F5D">
        <w:rPr>
          <w:rStyle w:val="gd15mcfceub"/>
          <w:rFonts w:ascii="Lucida Console" w:hAnsi="Lucida Console"/>
          <w:color w:val="000000"/>
          <w:sz w:val="16"/>
          <w:szCs w:val="16"/>
          <w:bdr w:val="none" w:sz="0" w:space="0" w:color="auto" w:frame="1"/>
        </w:rPr>
        <w:t>‘ ’</w:t>
      </w:r>
      <w:proofErr w:type="gramEnd"/>
      <w:r w:rsidRPr="000B5F5D">
        <w:rPr>
          <w:rStyle w:val="gd15mcfceub"/>
          <w:rFonts w:ascii="Lucida Console" w:hAnsi="Lucida Console"/>
          <w:color w:val="000000"/>
          <w:sz w:val="16"/>
          <w:szCs w:val="16"/>
          <w:bdr w:val="none" w:sz="0" w:space="0" w:color="auto" w:frame="1"/>
        </w:rPr>
        <w:t xml:space="preserve"> 1</w:t>
      </w:r>
    </w:p>
    <w:p w14:paraId="013E8BEA" w14:textId="77777777" w:rsidR="000B5F5D" w:rsidRPr="002D77E3" w:rsidRDefault="000B5F5D" w:rsidP="002D77E3">
      <w:pPr>
        <w:pStyle w:val="HTMLPreformatted"/>
        <w:shd w:val="clear" w:color="auto" w:fill="FFFFFF"/>
        <w:wordWrap w:val="0"/>
        <w:rPr>
          <w:rFonts w:ascii="Lucida Console" w:hAnsi="Lucida Console"/>
          <w:color w:val="000000"/>
          <w:sz w:val="16"/>
          <w:szCs w:val="16"/>
        </w:rPr>
      </w:pPr>
    </w:p>
    <w:p w14:paraId="65A80AD1" w14:textId="77777777" w:rsidR="002D77E3" w:rsidRPr="002930BA" w:rsidRDefault="002D77E3">
      <w:pPr>
        <w:rPr>
          <w:sz w:val="16"/>
          <w:szCs w:val="16"/>
        </w:rPr>
      </w:pPr>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27T13:32:00Z" w:initials="VAS">
    <w:p w14:paraId="343ED1F9" w14:textId="23F4F6A6" w:rsidR="005B0638" w:rsidRDefault="005B0638">
      <w:pPr>
        <w:pStyle w:val="CommentText"/>
      </w:pPr>
      <w:r>
        <w:rPr>
          <w:rStyle w:val="CommentReference"/>
        </w:rPr>
        <w:annotationRef/>
      </w:r>
      <w:r>
        <w:t xml:space="preserve">This is a </w:t>
      </w:r>
      <w:proofErr w:type="gramStart"/>
      <w:r>
        <w:t>mouthful;</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3ED1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ED1F9" w16cid:durableId="220243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58A0"/>
    <w:rsid w:val="000110AE"/>
    <w:rsid w:val="00011B08"/>
    <w:rsid w:val="00011DE2"/>
    <w:rsid w:val="00013AEB"/>
    <w:rsid w:val="00017840"/>
    <w:rsid w:val="00022FD6"/>
    <w:rsid w:val="00034358"/>
    <w:rsid w:val="000350C0"/>
    <w:rsid w:val="00041A5A"/>
    <w:rsid w:val="0004266B"/>
    <w:rsid w:val="000555DE"/>
    <w:rsid w:val="00056063"/>
    <w:rsid w:val="0005755F"/>
    <w:rsid w:val="00064678"/>
    <w:rsid w:val="00070448"/>
    <w:rsid w:val="00071EBB"/>
    <w:rsid w:val="00075EDF"/>
    <w:rsid w:val="00075F38"/>
    <w:rsid w:val="00082184"/>
    <w:rsid w:val="00093F19"/>
    <w:rsid w:val="00095A0B"/>
    <w:rsid w:val="000A07D8"/>
    <w:rsid w:val="000B0EF6"/>
    <w:rsid w:val="000B2E40"/>
    <w:rsid w:val="000B5F5D"/>
    <w:rsid w:val="000C3754"/>
    <w:rsid w:val="000D7629"/>
    <w:rsid w:val="000F20CF"/>
    <w:rsid w:val="00115C2E"/>
    <w:rsid w:val="0013059F"/>
    <w:rsid w:val="00137794"/>
    <w:rsid w:val="00147018"/>
    <w:rsid w:val="00150414"/>
    <w:rsid w:val="0016559A"/>
    <w:rsid w:val="00183719"/>
    <w:rsid w:val="00186905"/>
    <w:rsid w:val="001B5090"/>
    <w:rsid w:val="001C6BBB"/>
    <w:rsid w:val="001D6B7B"/>
    <w:rsid w:val="001D6D30"/>
    <w:rsid w:val="001E2EF9"/>
    <w:rsid w:val="001F16C5"/>
    <w:rsid w:val="001F2A65"/>
    <w:rsid w:val="002014DA"/>
    <w:rsid w:val="00202D84"/>
    <w:rsid w:val="00204D23"/>
    <w:rsid w:val="00210539"/>
    <w:rsid w:val="0021204E"/>
    <w:rsid w:val="002122CA"/>
    <w:rsid w:val="0022544B"/>
    <w:rsid w:val="00230AFB"/>
    <w:rsid w:val="00233085"/>
    <w:rsid w:val="002557EE"/>
    <w:rsid w:val="00255EAC"/>
    <w:rsid w:val="00260718"/>
    <w:rsid w:val="0027756C"/>
    <w:rsid w:val="0028167F"/>
    <w:rsid w:val="00281AF6"/>
    <w:rsid w:val="00285A2D"/>
    <w:rsid w:val="002862F1"/>
    <w:rsid w:val="00292431"/>
    <w:rsid w:val="002930BA"/>
    <w:rsid w:val="0029504E"/>
    <w:rsid w:val="00295D67"/>
    <w:rsid w:val="00295F2C"/>
    <w:rsid w:val="0029746B"/>
    <w:rsid w:val="002A5E17"/>
    <w:rsid w:val="002B4FCB"/>
    <w:rsid w:val="002B7A28"/>
    <w:rsid w:val="002D06B7"/>
    <w:rsid w:val="002D398B"/>
    <w:rsid w:val="002D77E3"/>
    <w:rsid w:val="002E34B4"/>
    <w:rsid w:val="002E717B"/>
    <w:rsid w:val="002F0099"/>
    <w:rsid w:val="002F2FAD"/>
    <w:rsid w:val="00312DF7"/>
    <w:rsid w:val="0031613A"/>
    <w:rsid w:val="00316456"/>
    <w:rsid w:val="00322FF9"/>
    <w:rsid w:val="003233A0"/>
    <w:rsid w:val="00333B13"/>
    <w:rsid w:val="00336B04"/>
    <w:rsid w:val="00344BF2"/>
    <w:rsid w:val="003518F0"/>
    <w:rsid w:val="003575F6"/>
    <w:rsid w:val="00370CE7"/>
    <w:rsid w:val="00370F61"/>
    <w:rsid w:val="003728A2"/>
    <w:rsid w:val="00373CFB"/>
    <w:rsid w:val="00376CA9"/>
    <w:rsid w:val="00387A58"/>
    <w:rsid w:val="003964A6"/>
    <w:rsid w:val="00397184"/>
    <w:rsid w:val="003A1731"/>
    <w:rsid w:val="003C4617"/>
    <w:rsid w:val="003C58DE"/>
    <w:rsid w:val="003C5F02"/>
    <w:rsid w:val="003C6FC0"/>
    <w:rsid w:val="003C7673"/>
    <w:rsid w:val="003C76C0"/>
    <w:rsid w:val="003E48B6"/>
    <w:rsid w:val="003E66B0"/>
    <w:rsid w:val="003F2406"/>
    <w:rsid w:val="004054C0"/>
    <w:rsid w:val="0041067D"/>
    <w:rsid w:val="00416672"/>
    <w:rsid w:val="0043460B"/>
    <w:rsid w:val="004410F0"/>
    <w:rsid w:val="00460B58"/>
    <w:rsid w:val="00461728"/>
    <w:rsid w:val="00463072"/>
    <w:rsid w:val="00467A1D"/>
    <w:rsid w:val="00467EFD"/>
    <w:rsid w:val="00471644"/>
    <w:rsid w:val="0048543A"/>
    <w:rsid w:val="00486034"/>
    <w:rsid w:val="00487772"/>
    <w:rsid w:val="004912D7"/>
    <w:rsid w:val="00492E13"/>
    <w:rsid w:val="004A0408"/>
    <w:rsid w:val="004A104F"/>
    <w:rsid w:val="004C03E8"/>
    <w:rsid w:val="004D0D5C"/>
    <w:rsid w:val="004D5872"/>
    <w:rsid w:val="004E27E3"/>
    <w:rsid w:val="004E5B48"/>
    <w:rsid w:val="005033F9"/>
    <w:rsid w:val="00504014"/>
    <w:rsid w:val="00511354"/>
    <w:rsid w:val="005128B1"/>
    <w:rsid w:val="00513D5E"/>
    <w:rsid w:val="005144E8"/>
    <w:rsid w:val="0053445C"/>
    <w:rsid w:val="005367A1"/>
    <w:rsid w:val="005609ED"/>
    <w:rsid w:val="005664C7"/>
    <w:rsid w:val="005745BB"/>
    <w:rsid w:val="0058346C"/>
    <w:rsid w:val="00583BEF"/>
    <w:rsid w:val="00584532"/>
    <w:rsid w:val="00594062"/>
    <w:rsid w:val="005A2974"/>
    <w:rsid w:val="005B0638"/>
    <w:rsid w:val="005B15D4"/>
    <w:rsid w:val="005B32FF"/>
    <w:rsid w:val="005B5522"/>
    <w:rsid w:val="005C4997"/>
    <w:rsid w:val="005C6774"/>
    <w:rsid w:val="005D2157"/>
    <w:rsid w:val="005D341A"/>
    <w:rsid w:val="005D3E9E"/>
    <w:rsid w:val="005E469D"/>
    <w:rsid w:val="005F6325"/>
    <w:rsid w:val="0061211C"/>
    <w:rsid w:val="0061398D"/>
    <w:rsid w:val="00621CB7"/>
    <w:rsid w:val="00624EAA"/>
    <w:rsid w:val="00630BFC"/>
    <w:rsid w:val="006360BC"/>
    <w:rsid w:val="0064059B"/>
    <w:rsid w:val="0065061A"/>
    <w:rsid w:val="00654F21"/>
    <w:rsid w:val="0067343F"/>
    <w:rsid w:val="00680FA2"/>
    <w:rsid w:val="00697819"/>
    <w:rsid w:val="006C704A"/>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72C02"/>
    <w:rsid w:val="007765CE"/>
    <w:rsid w:val="00786E3A"/>
    <w:rsid w:val="0079256E"/>
    <w:rsid w:val="00792995"/>
    <w:rsid w:val="007A351B"/>
    <w:rsid w:val="007B1927"/>
    <w:rsid w:val="007B2467"/>
    <w:rsid w:val="007B491E"/>
    <w:rsid w:val="007B5CFA"/>
    <w:rsid w:val="007B618D"/>
    <w:rsid w:val="007D1DEB"/>
    <w:rsid w:val="007E1DB5"/>
    <w:rsid w:val="007F65E1"/>
    <w:rsid w:val="00807E7A"/>
    <w:rsid w:val="008132E2"/>
    <w:rsid w:val="0081353A"/>
    <w:rsid w:val="008201E6"/>
    <w:rsid w:val="008210D6"/>
    <w:rsid w:val="00831365"/>
    <w:rsid w:val="008341AF"/>
    <w:rsid w:val="00840C77"/>
    <w:rsid w:val="00842463"/>
    <w:rsid w:val="008707A6"/>
    <w:rsid w:val="0087599C"/>
    <w:rsid w:val="008773C9"/>
    <w:rsid w:val="008809A3"/>
    <w:rsid w:val="00887350"/>
    <w:rsid w:val="008933F9"/>
    <w:rsid w:val="008A0315"/>
    <w:rsid w:val="008A18CE"/>
    <w:rsid w:val="008A3C42"/>
    <w:rsid w:val="008B13DF"/>
    <w:rsid w:val="008B4462"/>
    <w:rsid w:val="008D2D00"/>
    <w:rsid w:val="008D4FDF"/>
    <w:rsid w:val="008D65C6"/>
    <w:rsid w:val="008F0088"/>
    <w:rsid w:val="008F109C"/>
    <w:rsid w:val="00907069"/>
    <w:rsid w:val="00907227"/>
    <w:rsid w:val="00912132"/>
    <w:rsid w:val="0091243C"/>
    <w:rsid w:val="00913DAF"/>
    <w:rsid w:val="00921204"/>
    <w:rsid w:val="00922149"/>
    <w:rsid w:val="009373A6"/>
    <w:rsid w:val="00946C4C"/>
    <w:rsid w:val="00947335"/>
    <w:rsid w:val="00950D38"/>
    <w:rsid w:val="00953064"/>
    <w:rsid w:val="00954E43"/>
    <w:rsid w:val="00966B80"/>
    <w:rsid w:val="00974052"/>
    <w:rsid w:val="009745DC"/>
    <w:rsid w:val="009840AF"/>
    <w:rsid w:val="00993B2D"/>
    <w:rsid w:val="00997536"/>
    <w:rsid w:val="009A2546"/>
    <w:rsid w:val="009B20E1"/>
    <w:rsid w:val="009B661B"/>
    <w:rsid w:val="009C5D08"/>
    <w:rsid w:val="009D441A"/>
    <w:rsid w:val="009F3C91"/>
    <w:rsid w:val="00A018A4"/>
    <w:rsid w:val="00A042F6"/>
    <w:rsid w:val="00A12BD5"/>
    <w:rsid w:val="00A14AB9"/>
    <w:rsid w:val="00A17A05"/>
    <w:rsid w:val="00A33597"/>
    <w:rsid w:val="00A34616"/>
    <w:rsid w:val="00A439CE"/>
    <w:rsid w:val="00A44E35"/>
    <w:rsid w:val="00A47ADC"/>
    <w:rsid w:val="00A5559F"/>
    <w:rsid w:val="00A65B35"/>
    <w:rsid w:val="00A6648D"/>
    <w:rsid w:val="00A66C5A"/>
    <w:rsid w:val="00A70DEB"/>
    <w:rsid w:val="00A8385F"/>
    <w:rsid w:val="00A83CC3"/>
    <w:rsid w:val="00A95388"/>
    <w:rsid w:val="00AA0935"/>
    <w:rsid w:val="00AA293A"/>
    <w:rsid w:val="00AA2F32"/>
    <w:rsid w:val="00AA4AE6"/>
    <w:rsid w:val="00AA5E44"/>
    <w:rsid w:val="00AB35DD"/>
    <w:rsid w:val="00AB7FAA"/>
    <w:rsid w:val="00AD4414"/>
    <w:rsid w:val="00AF2866"/>
    <w:rsid w:val="00AF46FF"/>
    <w:rsid w:val="00B245B9"/>
    <w:rsid w:val="00B24EB5"/>
    <w:rsid w:val="00B26AD1"/>
    <w:rsid w:val="00B37C3E"/>
    <w:rsid w:val="00B41F17"/>
    <w:rsid w:val="00B41F27"/>
    <w:rsid w:val="00B5391C"/>
    <w:rsid w:val="00B545BE"/>
    <w:rsid w:val="00B9249C"/>
    <w:rsid w:val="00B93D89"/>
    <w:rsid w:val="00BA0702"/>
    <w:rsid w:val="00BA4666"/>
    <w:rsid w:val="00BB07CE"/>
    <w:rsid w:val="00BB43BF"/>
    <w:rsid w:val="00BB6B48"/>
    <w:rsid w:val="00BB76B8"/>
    <w:rsid w:val="00BC008A"/>
    <w:rsid w:val="00BC21A2"/>
    <w:rsid w:val="00BC521D"/>
    <w:rsid w:val="00BD06BC"/>
    <w:rsid w:val="00BD0ABB"/>
    <w:rsid w:val="00BE2CD9"/>
    <w:rsid w:val="00BE67F5"/>
    <w:rsid w:val="00C003D2"/>
    <w:rsid w:val="00C10079"/>
    <w:rsid w:val="00C13C3E"/>
    <w:rsid w:val="00C21EAC"/>
    <w:rsid w:val="00C2347A"/>
    <w:rsid w:val="00C30120"/>
    <w:rsid w:val="00C41B9C"/>
    <w:rsid w:val="00C53DB7"/>
    <w:rsid w:val="00C6117F"/>
    <w:rsid w:val="00C6719C"/>
    <w:rsid w:val="00C74DA9"/>
    <w:rsid w:val="00C76DB0"/>
    <w:rsid w:val="00C81206"/>
    <w:rsid w:val="00C86E31"/>
    <w:rsid w:val="00C92711"/>
    <w:rsid w:val="00C93FAC"/>
    <w:rsid w:val="00C95AEE"/>
    <w:rsid w:val="00CB3B69"/>
    <w:rsid w:val="00CB5253"/>
    <w:rsid w:val="00CD2E65"/>
    <w:rsid w:val="00CD3FC7"/>
    <w:rsid w:val="00CD4983"/>
    <w:rsid w:val="00CE398C"/>
    <w:rsid w:val="00D02639"/>
    <w:rsid w:val="00D02938"/>
    <w:rsid w:val="00D07EC5"/>
    <w:rsid w:val="00D1656F"/>
    <w:rsid w:val="00D16BCF"/>
    <w:rsid w:val="00D16DBD"/>
    <w:rsid w:val="00D17113"/>
    <w:rsid w:val="00D305E4"/>
    <w:rsid w:val="00D31819"/>
    <w:rsid w:val="00D31F81"/>
    <w:rsid w:val="00D3707C"/>
    <w:rsid w:val="00D436C8"/>
    <w:rsid w:val="00D46A04"/>
    <w:rsid w:val="00D518EE"/>
    <w:rsid w:val="00D531C0"/>
    <w:rsid w:val="00D53D5B"/>
    <w:rsid w:val="00D57398"/>
    <w:rsid w:val="00D60294"/>
    <w:rsid w:val="00D60EE1"/>
    <w:rsid w:val="00D61378"/>
    <w:rsid w:val="00D71F67"/>
    <w:rsid w:val="00D72A61"/>
    <w:rsid w:val="00D82B34"/>
    <w:rsid w:val="00DA2404"/>
    <w:rsid w:val="00DA5BD4"/>
    <w:rsid w:val="00DE7A35"/>
    <w:rsid w:val="00DF537F"/>
    <w:rsid w:val="00E0483D"/>
    <w:rsid w:val="00E06C6A"/>
    <w:rsid w:val="00E13173"/>
    <w:rsid w:val="00E1322A"/>
    <w:rsid w:val="00E14FC8"/>
    <w:rsid w:val="00E20A20"/>
    <w:rsid w:val="00E300C6"/>
    <w:rsid w:val="00E511A1"/>
    <w:rsid w:val="00E519E2"/>
    <w:rsid w:val="00E635DE"/>
    <w:rsid w:val="00E67BB3"/>
    <w:rsid w:val="00E735D6"/>
    <w:rsid w:val="00E7398E"/>
    <w:rsid w:val="00E84F24"/>
    <w:rsid w:val="00E952B3"/>
    <w:rsid w:val="00EA72CD"/>
    <w:rsid w:val="00EC0540"/>
    <w:rsid w:val="00EC7944"/>
    <w:rsid w:val="00ED4531"/>
    <w:rsid w:val="00ED5771"/>
    <w:rsid w:val="00EE0B2E"/>
    <w:rsid w:val="00F01975"/>
    <w:rsid w:val="00F0212E"/>
    <w:rsid w:val="00F0298C"/>
    <w:rsid w:val="00F11DFD"/>
    <w:rsid w:val="00F204BE"/>
    <w:rsid w:val="00F24609"/>
    <w:rsid w:val="00F35A62"/>
    <w:rsid w:val="00F35AB8"/>
    <w:rsid w:val="00F532D7"/>
    <w:rsid w:val="00F73D93"/>
    <w:rsid w:val="00F82D33"/>
    <w:rsid w:val="00F8310A"/>
    <w:rsid w:val="00F95BB8"/>
    <w:rsid w:val="00FA191B"/>
    <w:rsid w:val="00FA3D42"/>
    <w:rsid w:val="00FB0106"/>
    <w:rsid w:val="00FB20C0"/>
    <w:rsid w:val="00FB6C4C"/>
    <w:rsid w:val="00FE4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6A976-2EDB-40BC-BD13-1D6D36097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16</Pages>
  <Words>13629</Words>
  <Characters>77690</Characters>
  <Application>Microsoft Office Word</Application>
  <DocSecurity>0</DocSecurity>
  <Lines>647</Lines>
  <Paragraphs>182</Paragraphs>
  <ScaleCrop>false</ScaleCrop>
  <Company/>
  <LinksUpToDate>false</LinksUpToDate>
  <CharactersWithSpaces>9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411</cp:revision>
  <dcterms:created xsi:type="dcterms:W3CDTF">2020-02-18T16:24:00Z</dcterms:created>
  <dcterms:modified xsi:type="dcterms:W3CDTF">2020-02-2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yw8GVAm"/&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